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6F110A7" w14:textId="77777777" w:rsidR="001167A3" w:rsidRPr="00B147C6" w:rsidRDefault="001167A3" w:rsidP="001167A3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536195326"/>
      <w:r w:rsidRPr="00B147C6">
        <w:rPr>
          <w:rFonts w:cs="Times New Roman"/>
          <w:szCs w:val="24"/>
          <w:lang w:val="en-ID"/>
        </w:rPr>
        <w:t>DAFTAR PUSTAKA</w:t>
      </w:r>
      <w:bookmarkEnd w:id="0"/>
    </w:p>
    <w:p w14:paraId="09189BE8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Pr="00970F90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970F90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970F90">
        <w:rPr>
          <w:rFonts w:ascii="Times New Roman" w:hAnsi="Times New Roman" w:cs="Times New Roman"/>
          <w:noProof/>
          <w:sz w:val="24"/>
          <w:szCs w:val="24"/>
        </w:rPr>
        <w:t>Arfan, M. dan Antasari, I. (2008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engaruh Ukuran, Pertumbuhan, dan Profitabilitas Perusahaan Terhadap Koefisien Respon Laba pada Emiten Manufaktur di Bursa Efek Jakarta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urnal Telaah &amp; Riset Akuntansi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1(1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50–64.</w:t>
      </w:r>
    </w:p>
    <w:p w14:paraId="1021C077" w14:textId="1706AB6C" w:rsidR="001167A3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</w:p>
    <w:p w14:paraId="04827013" w14:textId="3DB47E95" w:rsidR="00EC0C40" w:rsidRPr="00970F90" w:rsidRDefault="00EC0C40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ryanti, </w:t>
      </w:r>
      <w:r w:rsidRPr="00970F90">
        <w:rPr>
          <w:rFonts w:ascii="Times New Roman" w:hAnsi="Times New Roman" w:cs="Times New Roman"/>
          <w:noProof/>
          <w:sz w:val="24"/>
          <w:szCs w:val="24"/>
        </w:rPr>
        <w:t>Gusti Ayu Putu Sintya dan Sisdyani, E. A. (2016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rofitabilitas pada Earnings Response Coefficient dengan Pengungkapan Corporate Social Responsibility sebagai Variabel Pemoderasi</w:t>
      </w:r>
      <w:r w:rsidRPr="00970F90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15(1)</w:t>
      </w:r>
      <w:r>
        <w:rPr>
          <w:rFonts w:ascii="Times New Roman" w:hAnsi="Times New Roman" w:cs="Times New Roman"/>
          <w:noProof/>
          <w:sz w:val="24"/>
          <w:szCs w:val="24"/>
        </w:rPr>
        <w:t>, pp. 171–199.</w:t>
      </w:r>
    </w:p>
    <w:p w14:paraId="79E15D02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As, K. D. dan Dwitayanti, Y. (2011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noProof/>
          <w:sz w:val="24"/>
          <w:szCs w:val="24"/>
        </w:rPr>
        <w:t>Analisis Pengaruh Kualitas Auditor Terhadap Earnings Response Coefficient (ERC) pada Perusahaan Manufaktur yang Terdaftar di Bursa Efek Indonesia (BEI)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938D5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JMK, Vol.11, No.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9(1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52–63.</w:t>
      </w:r>
    </w:p>
    <w:p w14:paraId="55BA1661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</w:p>
    <w:p w14:paraId="5EF95C6E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Ball, R. dan Brown, P. (1968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An Empirical Evaluation of Accounting Income Numbers</w:t>
      </w:r>
      <w:r w:rsidRPr="00970F90">
        <w:rPr>
          <w:rFonts w:ascii="Times New Roman" w:hAnsi="Times New Roman" w:cs="Times New Roman"/>
          <w:noProof/>
          <w:sz w:val="24"/>
          <w:szCs w:val="24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5E7E80">
        <w:rPr>
          <w:rFonts w:ascii="Times New Roman" w:hAnsi="Times New Roman" w:cs="Times New Roman"/>
          <w:i/>
          <w:noProof/>
          <w:sz w:val="24"/>
          <w:szCs w:val="24"/>
        </w:rPr>
        <w:t>Journal of Accounting Research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Vol. 6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pp. 159-178</w:t>
      </w:r>
    </w:p>
    <w:p w14:paraId="1F5BD5F5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</w:p>
    <w:p w14:paraId="212BE45C" w14:textId="77777777" w:rsidR="001167A3" w:rsidRPr="00970F90" w:rsidRDefault="001167A3" w:rsidP="00BB56F9">
      <w:pPr>
        <w:spacing w:after="0" w:line="240" w:lineRule="auto"/>
        <w:ind w:right="-143" w:hanging="567"/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Brown, Stephen J. dan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 w:eastAsia="en-US"/>
        </w:rPr>
        <w:t xml:space="preserve">Warner,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Jerold B. (1985). </w:t>
      </w:r>
      <w:r w:rsidRPr="005E7E80">
        <w:rPr>
          <w:rFonts w:ascii="Times New Roman" w:eastAsia="Calibri" w:hAnsi="Times New Roman" w:cs="Times New Roman"/>
          <w:iCs/>
          <w:noProof/>
          <w:sz w:val="24"/>
          <w:szCs w:val="24"/>
          <w:lang w:val="en-ID" w:eastAsia="en-US"/>
        </w:rPr>
        <w:t>Using Daily Stocks Returns The Case of Event Studies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, </w:t>
      </w:r>
      <w:r w:rsidRPr="005E7E80">
        <w:rPr>
          <w:rFonts w:ascii="Times New Roman" w:eastAsia="Calibri" w:hAnsi="Times New Roman" w:cs="Times New Roman"/>
          <w:i/>
          <w:noProof/>
          <w:sz w:val="24"/>
          <w:szCs w:val="24"/>
          <w:lang w:val="en-ID" w:eastAsia="en-US"/>
        </w:rPr>
        <w:t>Journal of Financial Economics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 </w:t>
      </w:r>
      <w:r w:rsidRPr="00C938D5">
        <w:rPr>
          <w:rFonts w:ascii="Times New Roman" w:eastAsia="Calibri" w:hAnsi="Times New Roman" w:cs="Times New Roman"/>
          <w:i/>
          <w:noProof/>
          <w:sz w:val="24"/>
          <w:szCs w:val="24"/>
          <w:lang w:val="en-ID" w:eastAsia="en-US"/>
        </w:rPr>
        <w:t>14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>, pp. 3-31.</w:t>
      </w:r>
    </w:p>
    <w:p w14:paraId="2BE4546C" w14:textId="77777777" w:rsidR="001167A3" w:rsidRPr="00970F90" w:rsidRDefault="001167A3" w:rsidP="00BB56F9">
      <w:pPr>
        <w:spacing w:after="0" w:line="240" w:lineRule="auto"/>
        <w:ind w:right="-143" w:hanging="567"/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</w:pPr>
    </w:p>
    <w:p w14:paraId="71877325" w14:textId="77777777" w:rsidR="001167A3" w:rsidRPr="00970F90" w:rsidRDefault="001167A3" w:rsidP="00BB56F9">
      <w:pPr>
        <w:spacing w:after="160" w:line="240" w:lineRule="auto"/>
        <w:ind w:right="-143" w:hanging="567"/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Cooper, Donald R., dan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 w:eastAsia="en-US"/>
        </w:rPr>
        <w:t xml:space="preserve">Schindler,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Pamela S. (2017). 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 w:eastAsia="en-US"/>
        </w:rPr>
        <w:t>Metode Penelitian Bisnis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>.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 Edisi 12,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 w:eastAsia="en-US"/>
        </w:rPr>
        <w:t>Jakarta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: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 w:eastAsia="en-US"/>
        </w:rPr>
        <w:t>Salemba Empat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>.</w:t>
      </w:r>
    </w:p>
    <w:p w14:paraId="74595051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Dalimunthe, A. R. (2016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engaruh Corporate Social Responbility, Persistensi Laba, dan Struktur Modal terhadap Earnings Response Coefficient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urnal Ilmiah Wahana Akuntansi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11(1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1–24.</w:t>
      </w:r>
    </w:p>
    <w:p w14:paraId="216B39A0" w14:textId="77777777" w:rsidR="001167A3" w:rsidRPr="00970F90" w:rsidRDefault="001167A3" w:rsidP="00BB56F9">
      <w:pPr>
        <w:spacing w:after="160" w:line="259" w:lineRule="auto"/>
        <w:ind w:right="-143" w:hanging="567"/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Darmadji, Tjiptono dan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 w:eastAsia="en-US"/>
        </w:rPr>
        <w:t xml:space="preserve">Fakhruddin,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Hendy M. (2011). 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>Pasar Modal di Indonesia : Pendekatan Tanya Jawab.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 Edisi 3, Jakarta: Salemba Empat.</w:t>
      </w:r>
    </w:p>
    <w:p w14:paraId="298E6EE4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Delvira, M. dan Nelvirita (2013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noProof/>
          <w:sz w:val="24"/>
          <w:szCs w:val="24"/>
        </w:rPr>
        <w:t>Pengaruh Risiko Sistematik, Leverage Dan Persistensi Laba Terhadap Earnings Response Coefficient (ERC)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938D5">
        <w:rPr>
          <w:rFonts w:ascii="Times New Roman" w:hAnsi="Times New Roman" w:cs="Times New Roman"/>
          <w:i/>
          <w:iCs/>
          <w:noProof/>
          <w:sz w:val="24"/>
          <w:szCs w:val="24"/>
        </w:rPr>
        <w:t>Wahana Riset Akuntansi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1(1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129–154.</w:t>
      </w:r>
    </w:p>
    <w:p w14:paraId="5840EA68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Dewi, I. G. A. R. P., Yadnyana, I. K. dan Sudana, I. P. (2016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noProof/>
          <w:sz w:val="24"/>
          <w:szCs w:val="24"/>
        </w:rPr>
        <w:t>Pengaruh Profitabilitas dan Ukuran Perusahaan Terhadap Ketepatwaktuan Penyampaian Laporan Keuangan dan Implikasinya pada Earning Response Coefficient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E-Jurnal Ekonomi dan Bisnis Universitas Udayana 5.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9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3031–3056.</w:t>
      </w:r>
    </w:p>
    <w:p w14:paraId="4D6D7FDB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DP, R. W. (2013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Leverage Dan Firm Size Terhadap Earning Response Coefficient (Erc) Dengan Voluntary Disclousure Sebagai Variabel Intervening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Akuntansi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2, Nomor 2(Agustus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1–16.</w:t>
      </w:r>
    </w:p>
    <w:p w14:paraId="7CCED9DC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Fahmi, Irham (2014). </w:t>
      </w:r>
      <w:r w:rsidRPr="00970F90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Manajemen Keuangan Perusahaan dan Pasar Modal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 Edisi 1. Jakarta: Mitra Wacana Media.</w:t>
      </w:r>
    </w:p>
    <w:p w14:paraId="2688BCF1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  <w:lang w:val="id-ID" w:eastAsia="en-GB"/>
        </w:rPr>
      </w:pPr>
      <w:r w:rsidRPr="00970F90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t>Ghozali, I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 w:eastAsia="en-GB"/>
        </w:rPr>
        <w:t>mam</w:t>
      </w:r>
      <w:r w:rsidRPr="00970F90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t xml:space="preserve">. (2016). </w:t>
      </w:r>
      <w:r w:rsidRPr="00970F90">
        <w:rPr>
          <w:rFonts w:ascii="Times New Roman" w:hAnsi="Times New Roman" w:cs="Times New Roman"/>
          <w:i/>
          <w:iCs/>
          <w:noProof/>
          <w:sz w:val="24"/>
          <w:szCs w:val="24"/>
          <w:lang w:val="en-GB" w:eastAsia="en-GB"/>
        </w:rPr>
        <w:t>Aplikasi Analisis Multivariaete dengan Program IBM SPSS 23</w:t>
      </w:r>
      <w:r w:rsidRPr="00970F90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id-ID" w:eastAsia="en-GB"/>
        </w:rPr>
        <w:t xml:space="preserve"> Semarang: Badan Penerbit - Undip.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 w:eastAsia="en-GB"/>
        </w:rPr>
        <w:t xml:space="preserve"> </w:t>
      </w:r>
    </w:p>
    <w:p w14:paraId="66C5324E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  <w:lang w:val="en-GB" w:eastAsia="en-GB"/>
        </w:rPr>
      </w:pPr>
    </w:p>
    <w:p w14:paraId="3627C27D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  <w:lang w:val="id-ID" w:eastAsia="en-GB"/>
        </w:rPr>
      </w:pPr>
      <w:r w:rsidRPr="00970F90">
        <w:rPr>
          <w:rFonts w:ascii="Times New Roman" w:hAnsi="Times New Roman" w:cs="Times New Roman"/>
          <w:noProof/>
          <w:sz w:val="24"/>
          <w:szCs w:val="24"/>
          <w:lang w:val="id-ID" w:eastAsia="en-GB"/>
        </w:rPr>
        <w:t xml:space="preserve">Ghozali, Imam dan Latan, Hengky (2016). </w:t>
      </w:r>
      <w:r w:rsidRPr="00970F90">
        <w:rPr>
          <w:rFonts w:ascii="Times New Roman" w:hAnsi="Times New Roman" w:cs="Times New Roman"/>
          <w:i/>
          <w:noProof/>
          <w:sz w:val="24"/>
          <w:szCs w:val="24"/>
          <w:lang w:val="id-ID" w:eastAsia="en-GB"/>
        </w:rPr>
        <w:t>Partial Least Square: Konsep, Metode dan Aplikasi Menggunakan Program WarpP</w:t>
      </w:r>
      <w:bookmarkStart w:id="1" w:name="_GoBack"/>
      <w:bookmarkEnd w:id="1"/>
      <w:r w:rsidRPr="00970F90">
        <w:rPr>
          <w:rFonts w:ascii="Times New Roman" w:hAnsi="Times New Roman" w:cs="Times New Roman"/>
          <w:i/>
          <w:noProof/>
          <w:sz w:val="24"/>
          <w:szCs w:val="24"/>
          <w:lang w:val="id-ID" w:eastAsia="en-GB"/>
        </w:rPr>
        <w:t>LS 5.0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 w:eastAsia="en-GB"/>
        </w:rPr>
        <w:t xml:space="preserve">. Semarang: Badan Penerbit - 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 w:eastAsia="en-GB"/>
        </w:rPr>
        <w:lastRenderedPageBreak/>
        <w:t>Undip</w:t>
      </w:r>
      <w:r>
        <w:rPr>
          <w:rFonts w:ascii="Times New Roman" w:hAnsi="Times New Roman" w:cs="Times New Roman"/>
          <w:noProof/>
          <w:sz w:val="24"/>
          <w:szCs w:val="24"/>
          <w:lang w:val="id-ID" w:eastAsia="en-GB"/>
        </w:rPr>
        <w:t>.</w:t>
      </w:r>
    </w:p>
    <w:p w14:paraId="2E5CFB52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after="0" w:line="240" w:lineRule="auto"/>
        <w:ind w:left="480" w:right="-143" w:hanging="480"/>
        <w:rPr>
          <w:rFonts w:ascii="Times New Roman" w:hAnsi="Times New Roman" w:cs="Times New Roman"/>
          <w:noProof/>
          <w:sz w:val="24"/>
          <w:szCs w:val="24"/>
          <w:lang w:val="en-GB" w:eastAsia="en-GB"/>
        </w:rPr>
      </w:pPr>
    </w:p>
    <w:p w14:paraId="40223E53" w14:textId="77777777" w:rsidR="001167A3" w:rsidRPr="00970F90" w:rsidRDefault="001167A3" w:rsidP="00BB56F9">
      <w:pPr>
        <w:spacing w:after="160" w:line="259" w:lineRule="auto"/>
        <w:ind w:right="-143" w:hanging="567"/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Gitman, Lawrence J. dan Zutter,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 w:eastAsia="en-US"/>
        </w:rPr>
        <w:t xml:space="preserve">Chad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J. (2015). 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>Principles of Managerial Finance.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 Edisi 14, Boston: Pearson Education.</w:t>
      </w:r>
    </w:p>
    <w:p w14:paraId="165D31EB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Hartono, Jogiyanto. (2017). </w:t>
      </w:r>
      <w:r w:rsidRPr="00970F90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Teori Portofolio dan Analisis Investasi.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Edisi Kesebelas. Yogyakarta: BPFE - Yogyakarta.</w:t>
      </w:r>
    </w:p>
    <w:p w14:paraId="1050B9F3" w14:textId="77777777" w:rsidR="001167A3" w:rsidRPr="00970F90" w:rsidRDefault="001167A3" w:rsidP="00BB56F9">
      <w:pPr>
        <w:spacing w:after="160" w:line="259" w:lineRule="auto"/>
        <w:ind w:right="-143" w:hanging="567"/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Ikatan Akuntan Indonesia. (2015). 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>Standar Akuntansi Keuangan (SAK).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 Jakarta: IAI.</w:t>
      </w:r>
    </w:p>
    <w:p w14:paraId="03FA4DE3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Imroatussolihah, E. (2013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A2336">
        <w:rPr>
          <w:rFonts w:ascii="Times New Roman" w:hAnsi="Times New Roman" w:cs="Times New Roman"/>
          <w:noProof/>
          <w:sz w:val="24"/>
          <w:szCs w:val="24"/>
        </w:rPr>
        <w:t>Pengaruh Risiko, Leverage, Peluang Pertumbuhan, Persistensi Laba dan Kualitas Tanggung Jawab Sosial Perusahaan Terhadap Earning Response Coefficient pada Perusahaan High Profile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A2336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Jurnal Ilmiah Manajemen, Vol.</w:t>
      </w:r>
      <w:r w:rsidRPr="00EA2336">
        <w:rPr>
          <w:rFonts w:ascii="Times New Roman" w:hAnsi="Times New Roman" w:cs="Times New Roman"/>
          <w:i/>
          <w:noProof/>
          <w:sz w:val="24"/>
          <w:szCs w:val="24"/>
        </w:rPr>
        <w:t>1</w:t>
      </w:r>
      <w:r w:rsidRPr="00EA2336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, No.1</w:t>
      </w:r>
      <w:r w:rsidRPr="00970F9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48AB031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Jaswadi (2004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Dampak Earnings Reporting Lags Terhadap Koefisien Respon Laba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Indonesia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7(3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295–315.</w:t>
      </w:r>
    </w:p>
    <w:p w14:paraId="47962084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Jensen, M. C. dan Meckling, W. H. (1976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Theory of the firm: Managerial behavior, agency costs and ownership structure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3(4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305–360.</w:t>
      </w:r>
    </w:p>
    <w:p w14:paraId="656A4430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Kormendi, R. dan Lipe, R. (1987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Earnings Innovations, Earnings Persistence, and Stock Returns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8C6D648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Mahendra, I. P. Y. dan Wirama, D. G. (2017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engaruh Profitabilitas , Struktur Modal , Dan Ukuran Perusahaan Pada Earnings Response Coefficient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20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2566–2594.</w:t>
      </w:r>
    </w:p>
    <w:p w14:paraId="3F1750C3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Mulyani, S., Asyik, N. F. dan Andayani (2007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Faktor-Faktor Yang Mempengaruhi Earnings Response Coefficient Pada Perusahaan Yang Terdaftar di Bursa Efek Indonesia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AAI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11(1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35–45.</w:t>
      </w:r>
    </w:p>
    <w:p w14:paraId="7C82230D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Murwaningsari, E. (2008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Faktor yang Mempengaruhi Earning Response Coefficient (ERC)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XI(1979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1–27.</w:t>
      </w:r>
    </w:p>
    <w:p w14:paraId="27879E3D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Naimah, Z. dan Utama, S. (2006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engaruh Ukuran Perusahaan, Perumbuhan, dan Profitabilitas Perusaahaan terhadap Koefisien Respon Laba dan Koefisien Respon Nilai Buku Ekuitas: Studi pada Perusahaan Manufaktur di Bursa Efek Jakarta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IX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23–26.</w:t>
      </w:r>
    </w:p>
    <w:p w14:paraId="18CE4F06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Ngadiman dan Hartini, Y. (2009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engaruh Ukuran Perusahaan, Persistensi Laba Akuntansi, Struktur Modal, dan Variabel Indikator Terhadap Koefisien Respon Laba Akuntansi Perusahaan Yang Terdaftar Di BEI Untuk Tahun 2009</w:t>
      </w:r>
      <w:r w:rsidRPr="00970F90">
        <w:rPr>
          <w:rFonts w:ascii="Times New Roman" w:hAnsi="Times New Roman" w:cs="Times New Roman"/>
          <w:noProof/>
          <w:sz w:val="24"/>
          <w:szCs w:val="24"/>
        </w:rPr>
        <w:t>.</w:t>
      </w:r>
      <w:r w:rsidRPr="005E7E80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 xml:space="preserve"> 11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491–512.</w:t>
      </w:r>
    </w:p>
    <w:p w14:paraId="3DBA49E2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Nofianti, N. (2014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70F90">
        <w:rPr>
          <w:rFonts w:ascii="Times New Roman" w:hAnsi="Times New Roman" w:cs="Times New Roman"/>
          <w:i/>
          <w:noProof/>
          <w:sz w:val="24"/>
          <w:szCs w:val="24"/>
        </w:rPr>
        <w:t>Pengaruh Struktur Modal, Ukuran Perusahaan, dan Kebijakan Dividen Terhadap Koefisien Respon Laba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13(2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118–147.</w:t>
      </w:r>
    </w:p>
    <w:p w14:paraId="2EB13F7D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Penman, S. H. (1991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An Evaluation of Accounting Rate-of-return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, Auditing &amp; Finance</w:t>
      </w:r>
      <w:r w:rsidRPr="005E7E80">
        <w:rPr>
          <w:rFonts w:ascii="Times New Roman" w:hAnsi="Times New Roman" w:cs="Times New Roman"/>
          <w:i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3634">
        <w:rPr>
          <w:rFonts w:ascii="Times New Roman" w:hAnsi="Times New Roman" w:cs="Times New Roman"/>
          <w:i/>
          <w:noProof/>
          <w:sz w:val="24"/>
          <w:szCs w:val="24"/>
        </w:rPr>
        <w:t>6(2)</w:t>
      </w:r>
      <w:r>
        <w:rPr>
          <w:rFonts w:ascii="Times New Roman" w:hAnsi="Times New Roman" w:cs="Times New Roman"/>
          <w:noProof/>
          <w:sz w:val="24"/>
          <w:szCs w:val="24"/>
        </w:rPr>
        <w:t>, pp. 233–255.</w:t>
      </w:r>
    </w:p>
    <w:p w14:paraId="60DD76D3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Ross, S. A. (1977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5E7E80">
        <w:rPr>
          <w:rFonts w:ascii="Times New Roman" w:hAnsi="Times New Roman" w:cs="Times New Roman"/>
          <w:noProof/>
          <w:sz w:val="24"/>
          <w:szCs w:val="24"/>
        </w:rPr>
        <w:t xml:space="preserve"> The Determination of Financial Structure: The Incentive Signalling Approach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Bell Journal of Economic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3634">
        <w:rPr>
          <w:rFonts w:ascii="Times New Roman" w:hAnsi="Times New Roman" w:cs="Times New Roman"/>
          <w:i/>
          <w:noProof/>
          <w:sz w:val="24"/>
          <w:szCs w:val="24"/>
        </w:rPr>
        <w:t>8(1)</w:t>
      </w:r>
      <w:r>
        <w:rPr>
          <w:rFonts w:ascii="Times New Roman" w:hAnsi="Times New Roman" w:cs="Times New Roman"/>
          <w:noProof/>
          <w:sz w:val="24"/>
          <w:szCs w:val="24"/>
        </w:rPr>
        <w:t>, pp. 23–40.</w:t>
      </w:r>
    </w:p>
    <w:p w14:paraId="2B246361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lastRenderedPageBreak/>
        <w:t>Santoso, G. (2015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Determinan Koefisien Respon Laba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3634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Parsimonia, Vol.</w:t>
      </w:r>
      <w:r w:rsidRPr="00C33634">
        <w:rPr>
          <w:rFonts w:ascii="Times New Roman" w:hAnsi="Times New Roman" w:cs="Times New Roman"/>
          <w:i/>
          <w:noProof/>
          <w:sz w:val="24"/>
          <w:szCs w:val="24"/>
        </w:rPr>
        <w:t>2(2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69–85.</w:t>
      </w:r>
    </w:p>
    <w:p w14:paraId="2E055B34" w14:textId="77777777" w:rsidR="001167A3" w:rsidRPr="00970F90" w:rsidRDefault="001167A3" w:rsidP="00BB56F9">
      <w:pPr>
        <w:spacing w:after="160" w:line="259" w:lineRule="auto"/>
        <w:ind w:right="-143" w:hanging="567"/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Scott, William R. . (2015). 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>Financial Accounting Theory.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 Edisi 7, New Jersey: Prentice Hall.</w:t>
      </w:r>
    </w:p>
    <w:p w14:paraId="1E88A100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Suryono, B. (2004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 xml:space="preserve">Pengaruh Kualitas Auditor Terhadap Koefisien Respon Laba. </w:t>
      </w:r>
      <w:r w:rsidRPr="00C33634">
        <w:rPr>
          <w:rFonts w:ascii="Times New Roman" w:hAnsi="Times New Roman" w:cs="Times New Roman"/>
          <w:i/>
          <w:iCs/>
          <w:noProof/>
          <w:sz w:val="24"/>
          <w:szCs w:val="24"/>
        </w:rPr>
        <w:t>Ekuitas</w:t>
      </w:r>
      <w:r w:rsidRPr="00C33634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C33634"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 Vol.8(1)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pp. 27–45.</w:t>
      </w:r>
    </w:p>
    <w:p w14:paraId="7A953EEF" w14:textId="77777777" w:rsidR="001167A3" w:rsidRPr="00970F90" w:rsidRDefault="001167A3" w:rsidP="00BB56F9">
      <w:pPr>
        <w:spacing w:after="160" w:line="259" w:lineRule="auto"/>
        <w:ind w:right="-143" w:hanging="567"/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Suwardjono. (2017). 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>Teori Akuntansi Perekayasaan Keuangan.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 Edisi Ketiga, Yogyakarta: BPFE.</w:t>
      </w:r>
    </w:p>
    <w:p w14:paraId="4A9C5108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Daud, Rulfah M. dan 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Syarifuddin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N. A. (2008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engaruh Corporate Social Responsibility Disclosure, Timeliness, Dan Debt To Equity Ratio Terhadap Earning Response Coefficient  (Studi Empiris Pada Perusahaan Manufaktur Yang Terdaftar Di Bursa Efek Indonesia)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urnal Telaah dan Riset Akuntansi</w:t>
      </w:r>
      <w:r w:rsidRPr="005E7E80">
        <w:rPr>
          <w:rFonts w:ascii="Times New Roman" w:hAnsi="Times New Roman" w:cs="Times New Roman"/>
          <w:i/>
          <w:noProof/>
          <w:sz w:val="24"/>
          <w:szCs w:val="24"/>
        </w:rPr>
        <w:t>, 1(Vol 1, No 1 (2008): Jurnal Telaah &amp; Riset Akuntansi)</w:t>
      </w:r>
      <w:r>
        <w:rPr>
          <w:rFonts w:ascii="Times New Roman" w:hAnsi="Times New Roman" w:cs="Times New Roman"/>
          <w:noProof/>
          <w:sz w:val="24"/>
          <w:szCs w:val="24"/>
        </w:rPr>
        <w:t>, pp. 82–101.</w:t>
      </w:r>
    </w:p>
    <w:p w14:paraId="69DD83A2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Teoh, S. H. dan Wong, T. J. (1993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erceived Earnings Auditor Response Quality and the Coefficient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Accounting Review</w:t>
      </w:r>
      <w:r w:rsidRPr="00970F9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20FD4FC" w14:textId="77777777" w:rsidR="001167A3" w:rsidRPr="00970F90" w:rsidRDefault="001167A3" w:rsidP="00BB56F9">
      <w:pPr>
        <w:spacing w:after="160" w:line="259" w:lineRule="auto"/>
        <w:ind w:right="-143" w:hanging="567"/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Weygant, J.J., Kieso, D. E., dan Warfield, T. D. (2015). 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>Intermedia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 w:eastAsia="en-US"/>
        </w:rPr>
        <w:t>t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 xml:space="preserve">e Accounting, </w:t>
      </w:r>
      <w:r w:rsidRPr="00970F90">
        <w:rPr>
          <w:rFonts w:ascii="Times New Roman" w:eastAsia="Calibri" w:hAnsi="Times New Roman" w:cs="Times New Roman"/>
          <w:iCs/>
          <w:noProof/>
          <w:sz w:val="24"/>
          <w:szCs w:val="24"/>
          <w:lang w:val="id-ID" w:eastAsia="en-US"/>
        </w:rPr>
        <w:t>Third Edition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 xml:space="preserve">, </w:t>
      </w:r>
      <w:r w:rsidRPr="00970F90">
        <w:rPr>
          <w:rFonts w:ascii="Times New Roman" w:eastAsia="Calibri" w:hAnsi="Times New Roman" w:cs="Times New Roman"/>
          <w:iCs/>
          <w:noProof/>
          <w:sz w:val="24"/>
          <w:szCs w:val="24"/>
          <w:lang w:val="en-ID" w:eastAsia="en-US"/>
        </w:rPr>
        <w:t>IFRS Edition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 w:eastAsia="en-US"/>
        </w:rPr>
        <w:t>.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 w:eastAsia="en-US"/>
        </w:rPr>
        <w:t xml:space="preserve"> United States: John Wiley and Sons.</w:t>
      </w:r>
    </w:p>
    <w:p w14:paraId="646AC068" w14:textId="77777777" w:rsidR="001167A3" w:rsidRPr="00970F90" w:rsidRDefault="001167A3" w:rsidP="00BB56F9">
      <w:pPr>
        <w:widowControl w:val="0"/>
        <w:autoSpaceDE w:val="0"/>
        <w:autoSpaceDN w:val="0"/>
        <w:adjustRightInd w:val="0"/>
        <w:spacing w:line="240" w:lineRule="auto"/>
        <w:ind w:right="-143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Paramita, Ratna </w:t>
      </w:r>
      <w:r w:rsidRPr="00970F90">
        <w:rPr>
          <w:rFonts w:ascii="Times New Roman" w:hAnsi="Times New Roman" w:cs="Times New Roman"/>
          <w:noProof/>
          <w:sz w:val="24"/>
          <w:szCs w:val="24"/>
        </w:rPr>
        <w:t>Wijayanti D. (2012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engaruh Firm Size Terhadap Earnings Response Coefficient (ERC) Dengan Voluntary Disclosure Sebagai Variabel Intervening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3634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Jurnal WIGA Vol.</w:t>
      </w:r>
      <w:r w:rsidRPr="00C33634">
        <w:rPr>
          <w:rFonts w:ascii="Times New Roman" w:hAnsi="Times New Roman" w:cs="Times New Roman"/>
          <w:i/>
          <w:noProof/>
          <w:sz w:val="24"/>
          <w:szCs w:val="24"/>
        </w:rPr>
        <w:t>2(1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64–78.</w:t>
      </w:r>
    </w:p>
    <w:p w14:paraId="6E642F2B" w14:textId="77777777" w:rsidR="001167A3" w:rsidRPr="00970F90" w:rsidRDefault="001167A3" w:rsidP="00BB56F9">
      <w:pPr>
        <w:spacing w:after="0" w:line="240" w:lineRule="auto"/>
        <w:ind w:left="567" w:right="-143"/>
        <w:rPr>
          <w:rFonts w:ascii="Times New Roman" w:eastAsia="Calibri" w:hAnsi="Times New Roman" w:cs="Times New Roman"/>
          <w:sz w:val="24"/>
          <w:szCs w:val="24"/>
        </w:rPr>
      </w:pPr>
      <w:r w:rsidRPr="00970F90"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  <w:hyperlink r:id="rId8" w:history="1">
        <w:r w:rsidRPr="00970F90">
          <w:rPr>
            <w:rFonts w:ascii="Times New Roman" w:eastAsia="Calibri" w:hAnsi="Times New Roman" w:cs="Times New Roman"/>
            <w:sz w:val="24"/>
            <w:szCs w:val="24"/>
          </w:rPr>
          <w:t>www.cnbcindonesia.com</w:t>
        </w:r>
      </w:hyperlink>
    </w:p>
    <w:p w14:paraId="14727936" w14:textId="77777777" w:rsidR="001167A3" w:rsidRPr="00970F90" w:rsidRDefault="001167A3" w:rsidP="00BB56F9">
      <w:pPr>
        <w:spacing w:before="240" w:line="240" w:lineRule="auto"/>
        <w:ind w:left="567" w:right="-143"/>
        <w:rPr>
          <w:rFonts w:ascii="Times New Roman" w:hAnsi="Times New Roman" w:cs="Times New Roman"/>
          <w:sz w:val="24"/>
          <w:szCs w:val="24"/>
          <w:lang w:val="id-ID"/>
        </w:rPr>
      </w:pPr>
      <w:r w:rsidRPr="00970F90">
        <w:rPr>
          <w:rFonts w:ascii="Times New Roman" w:hAnsi="Times New Roman" w:cs="Times New Roman"/>
          <w:sz w:val="24"/>
          <w:szCs w:val="24"/>
          <w:lang w:val="id-ID"/>
        </w:rPr>
        <w:t>www.idx.co.id</w:t>
      </w:r>
    </w:p>
    <w:p w14:paraId="06A0D860" w14:textId="77777777" w:rsidR="001167A3" w:rsidRPr="00970F90" w:rsidRDefault="001167A3" w:rsidP="00BB56F9">
      <w:pPr>
        <w:spacing w:line="240" w:lineRule="auto"/>
        <w:ind w:left="567" w:right="-143"/>
        <w:rPr>
          <w:rFonts w:ascii="Times New Roman" w:eastAsia="Calibri" w:hAnsi="Times New Roman" w:cs="Times New Roman"/>
          <w:sz w:val="24"/>
          <w:szCs w:val="24"/>
        </w:rPr>
      </w:pPr>
      <w:r w:rsidRPr="00970F90">
        <w:rPr>
          <w:rFonts w:ascii="Times New Roman" w:eastAsia="Calibri" w:hAnsi="Times New Roman" w:cs="Times New Roman"/>
          <w:sz w:val="24"/>
          <w:szCs w:val="24"/>
        </w:rPr>
        <w:t>www.jurnal-sdm.blogspot.com</w:t>
      </w:r>
    </w:p>
    <w:p w14:paraId="6399807D" w14:textId="77777777" w:rsidR="001167A3" w:rsidRPr="00970F90" w:rsidRDefault="001167A3" w:rsidP="00BB56F9">
      <w:pPr>
        <w:spacing w:line="240" w:lineRule="auto"/>
        <w:ind w:left="567" w:right="-143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970F90">
        <w:rPr>
          <w:rFonts w:ascii="Times New Roman" w:eastAsia="Calibri" w:hAnsi="Times New Roman" w:cs="Times New Roman"/>
          <w:sz w:val="24"/>
          <w:szCs w:val="24"/>
          <w:lang w:val="id-ID"/>
        </w:rPr>
        <w:t>www.sahamok.com</w:t>
      </w:r>
    </w:p>
    <w:p w14:paraId="12E31C4C" w14:textId="77777777" w:rsidR="001167A3" w:rsidRPr="00970F90" w:rsidRDefault="001167A3" w:rsidP="00BB56F9">
      <w:pPr>
        <w:spacing w:line="240" w:lineRule="auto"/>
        <w:ind w:left="567" w:right="-143"/>
        <w:rPr>
          <w:rFonts w:ascii="Times New Roman" w:hAnsi="Times New Roman" w:cs="Times New Roman"/>
          <w:sz w:val="24"/>
          <w:szCs w:val="24"/>
          <w:lang w:val="id-ID"/>
        </w:rPr>
      </w:pPr>
      <w:r w:rsidRPr="00970F90">
        <w:rPr>
          <w:rFonts w:ascii="Times New Roman" w:hAnsi="Times New Roman" w:cs="Times New Roman"/>
          <w:sz w:val="24"/>
          <w:szCs w:val="24"/>
          <w:lang w:val="id-ID"/>
        </w:rPr>
        <w:t>www.web.idx.id</w:t>
      </w:r>
    </w:p>
    <w:p w14:paraId="2DC13DC4" w14:textId="77777777" w:rsidR="001167A3" w:rsidRPr="00970F90" w:rsidRDefault="001167A3" w:rsidP="00BB56F9">
      <w:pPr>
        <w:spacing w:line="240" w:lineRule="auto"/>
        <w:ind w:left="567" w:right="-143"/>
        <w:rPr>
          <w:rFonts w:ascii="Times New Roman" w:hAnsi="Times New Roman" w:cs="Times New Roman"/>
          <w:sz w:val="24"/>
          <w:szCs w:val="24"/>
          <w:lang w:val="id-ID"/>
        </w:rPr>
      </w:pPr>
      <w:r w:rsidRPr="00970F90">
        <w:rPr>
          <w:rFonts w:ascii="Times New Roman" w:hAnsi="Times New Roman" w:cs="Times New Roman"/>
          <w:sz w:val="24"/>
          <w:szCs w:val="24"/>
          <w:lang w:val="id-ID"/>
        </w:rPr>
        <w:t>www.yahoofinance.com</w:t>
      </w:r>
    </w:p>
    <w:p w14:paraId="0803F5EA" w14:textId="56C790FE" w:rsidR="0001415B" w:rsidRPr="00970F90" w:rsidRDefault="0001415B" w:rsidP="0001415B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id-ID"/>
        </w:rPr>
      </w:pPr>
    </w:p>
    <w:p w14:paraId="3047836E" w14:textId="66FE4ECC" w:rsidR="00753375" w:rsidRDefault="00753375" w:rsidP="000A042C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id-ID"/>
        </w:rPr>
      </w:pPr>
    </w:p>
    <w:p w14:paraId="4521C386" w14:textId="7D5842B9" w:rsidR="00753375" w:rsidRDefault="00753375" w:rsidP="000A042C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id-ID"/>
        </w:rPr>
      </w:pPr>
    </w:p>
    <w:p w14:paraId="3E04A001" w14:textId="6E754B35" w:rsidR="00753375" w:rsidRDefault="00753375" w:rsidP="000A042C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id-ID"/>
        </w:rPr>
      </w:pPr>
    </w:p>
    <w:p w14:paraId="24D322F9" w14:textId="15359B48" w:rsidR="00753375" w:rsidRDefault="00753375" w:rsidP="000A042C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id-ID"/>
        </w:rPr>
      </w:pPr>
    </w:p>
    <w:p w14:paraId="4492D300" w14:textId="36C66C00" w:rsidR="00753375" w:rsidRDefault="00753375" w:rsidP="000A042C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id-ID"/>
        </w:rPr>
      </w:pPr>
    </w:p>
    <w:p w14:paraId="752A0F52" w14:textId="34CC1B56" w:rsidR="00753375" w:rsidRDefault="00753375" w:rsidP="000A042C">
      <w:pPr>
        <w:spacing w:line="240" w:lineRule="auto"/>
        <w:ind w:left="567"/>
        <w:rPr>
          <w:rFonts w:ascii="Times New Roman" w:hAnsi="Times New Roman" w:cs="Times New Roman"/>
          <w:sz w:val="24"/>
          <w:szCs w:val="24"/>
          <w:lang w:val="id-ID"/>
        </w:rPr>
      </w:pPr>
    </w:p>
    <w:p w14:paraId="32208576" w14:textId="2B8793C9" w:rsidR="00C73B5D" w:rsidRDefault="00C73B5D" w:rsidP="00EF1673">
      <w:pPr>
        <w:spacing w:line="240" w:lineRule="auto"/>
        <w:ind w:left="0"/>
        <w:rPr>
          <w:rFonts w:ascii="Times New Roman" w:hAnsi="Times New Roman" w:cs="Times New Roman"/>
          <w:sz w:val="24"/>
          <w:szCs w:val="24"/>
          <w:lang w:val="id-ID"/>
        </w:rPr>
      </w:pPr>
    </w:p>
    <w:sectPr w:rsidR="00C73B5D" w:rsidSect="00BB56F9">
      <w:footerReference w:type="default" r:id="rId9"/>
      <w:footerReference w:type="first" r:id="rId10"/>
      <w:pgSz w:w="11907" w:h="16839" w:code="9"/>
      <w:pgMar w:top="1418" w:right="1418" w:bottom="1418" w:left="1701" w:header="709" w:footer="709" w:gutter="0"/>
      <w:pgNumType w:start="63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CB1CF80" w14:textId="77777777" w:rsidR="001829A3" w:rsidRDefault="001829A3" w:rsidP="00870E9C">
      <w:pPr>
        <w:spacing w:after="0" w:line="240" w:lineRule="auto"/>
      </w:pPr>
      <w:r>
        <w:separator/>
      </w:r>
    </w:p>
  </w:endnote>
  <w:endnote w:type="continuationSeparator" w:id="0">
    <w:p w14:paraId="72C907E4" w14:textId="77777777" w:rsidR="001829A3" w:rsidRDefault="001829A3" w:rsidP="00870E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MS Mincho">
    <w:altName w:val="Yu Gothic UI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7E2DCB9" w14:textId="0FDE8263" w:rsidR="00F50175" w:rsidRDefault="001829A3" w:rsidP="001020E6">
    <w:pPr>
      <w:pStyle w:val="Footer"/>
      <w:ind w:left="0"/>
      <w:jc w:val="center"/>
    </w:pPr>
    <w:sdt>
      <w:sdtPr>
        <w:id w:val="-1357122249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F50175">
          <w:fldChar w:fldCharType="begin"/>
        </w:r>
        <w:r w:rsidR="00F50175">
          <w:instrText xml:space="preserve"> PAGE   \* MERGEFORMAT </w:instrText>
        </w:r>
        <w:r w:rsidR="00F50175">
          <w:fldChar w:fldCharType="separate"/>
        </w:r>
        <w:r w:rsidR="00BB56F9">
          <w:rPr>
            <w:noProof/>
          </w:rPr>
          <w:t>64</w:t>
        </w:r>
        <w:r w:rsidR="00F50175">
          <w:rPr>
            <w:noProof/>
          </w:rPr>
          <w:fldChar w:fldCharType="end"/>
        </w:r>
      </w:sdtContent>
    </w:sdt>
  </w:p>
  <w:p w14:paraId="6CB42E15" w14:textId="77777777" w:rsidR="00F50175" w:rsidRPr="00330485" w:rsidRDefault="00F50175">
    <w:pPr>
      <w:pStyle w:val="Footer"/>
      <w:rPr>
        <w:lang w:val="id-ID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63701626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EDF3AEF" w14:textId="0AF23959" w:rsidR="00D11DC2" w:rsidRDefault="00D11DC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B56F9">
          <w:rPr>
            <w:noProof/>
          </w:rPr>
          <w:t>63</w:t>
        </w:r>
        <w:r>
          <w:rPr>
            <w:noProof/>
          </w:rPr>
          <w:fldChar w:fldCharType="end"/>
        </w:r>
      </w:p>
    </w:sdtContent>
  </w:sdt>
  <w:p w14:paraId="72A510F4" w14:textId="5370865B" w:rsidR="00F50175" w:rsidRPr="001020E6" w:rsidRDefault="00F50175" w:rsidP="001020E6">
    <w:pPr>
      <w:pStyle w:val="Footer"/>
      <w:ind w:left="0"/>
      <w:jc w:val="center"/>
      <w:rPr>
        <w:lang w:val="id-ID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CF73B43" w14:textId="77777777" w:rsidR="001829A3" w:rsidRDefault="001829A3" w:rsidP="00870E9C">
      <w:pPr>
        <w:spacing w:after="0" w:line="240" w:lineRule="auto"/>
      </w:pPr>
      <w:r>
        <w:separator/>
      </w:r>
    </w:p>
  </w:footnote>
  <w:footnote w:type="continuationSeparator" w:id="0">
    <w:p w14:paraId="0F791973" w14:textId="77777777" w:rsidR="001829A3" w:rsidRDefault="001829A3" w:rsidP="00870E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E21867"/>
    <w:multiLevelType w:val="hybridMultilevel"/>
    <w:tmpl w:val="BB229EB0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1" w15:restartNumberingAfterBreak="0">
    <w:nsid w:val="047C2F78"/>
    <w:multiLevelType w:val="hybridMultilevel"/>
    <w:tmpl w:val="C0889438"/>
    <w:lvl w:ilvl="0" w:tplc="C05E8DA0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" w15:restartNumberingAfterBreak="0">
    <w:nsid w:val="04D8732F"/>
    <w:multiLevelType w:val="hybridMultilevel"/>
    <w:tmpl w:val="C166FF68"/>
    <w:lvl w:ilvl="0" w:tplc="E3AAB230">
      <w:start w:val="1"/>
      <w:numFmt w:val="decimal"/>
      <w:lvlText w:val="%1)"/>
      <w:lvlJc w:val="left"/>
      <w:pPr>
        <w:ind w:left="1494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" w15:restartNumberingAfterBreak="0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9546D3"/>
    <w:multiLevelType w:val="hybridMultilevel"/>
    <w:tmpl w:val="E9E805A0"/>
    <w:lvl w:ilvl="0" w:tplc="67500988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1855747"/>
    <w:multiLevelType w:val="hybridMultilevel"/>
    <w:tmpl w:val="074EB25A"/>
    <w:lvl w:ilvl="0" w:tplc="04090011">
      <w:start w:val="1"/>
      <w:numFmt w:val="decimal"/>
      <w:lvlText w:val="%1)"/>
      <w:lvlJc w:val="left"/>
      <w:pPr>
        <w:ind w:left="2227" w:hanging="360"/>
      </w:pPr>
    </w:lvl>
    <w:lvl w:ilvl="1" w:tplc="04090019" w:tentative="1">
      <w:start w:val="1"/>
      <w:numFmt w:val="lowerLetter"/>
      <w:lvlText w:val="%2."/>
      <w:lvlJc w:val="left"/>
      <w:pPr>
        <w:ind w:left="2947" w:hanging="360"/>
      </w:pPr>
    </w:lvl>
    <w:lvl w:ilvl="2" w:tplc="0409001B" w:tentative="1">
      <w:start w:val="1"/>
      <w:numFmt w:val="lowerRoman"/>
      <w:lvlText w:val="%3."/>
      <w:lvlJc w:val="right"/>
      <w:pPr>
        <w:ind w:left="3667" w:hanging="180"/>
      </w:pPr>
    </w:lvl>
    <w:lvl w:ilvl="3" w:tplc="0409000F" w:tentative="1">
      <w:start w:val="1"/>
      <w:numFmt w:val="decimal"/>
      <w:lvlText w:val="%4."/>
      <w:lvlJc w:val="left"/>
      <w:pPr>
        <w:ind w:left="4387" w:hanging="360"/>
      </w:pPr>
    </w:lvl>
    <w:lvl w:ilvl="4" w:tplc="04090019" w:tentative="1">
      <w:start w:val="1"/>
      <w:numFmt w:val="lowerLetter"/>
      <w:lvlText w:val="%5."/>
      <w:lvlJc w:val="left"/>
      <w:pPr>
        <w:ind w:left="5107" w:hanging="360"/>
      </w:pPr>
    </w:lvl>
    <w:lvl w:ilvl="5" w:tplc="0409001B" w:tentative="1">
      <w:start w:val="1"/>
      <w:numFmt w:val="lowerRoman"/>
      <w:lvlText w:val="%6."/>
      <w:lvlJc w:val="right"/>
      <w:pPr>
        <w:ind w:left="5827" w:hanging="180"/>
      </w:pPr>
    </w:lvl>
    <w:lvl w:ilvl="6" w:tplc="0409000F" w:tentative="1">
      <w:start w:val="1"/>
      <w:numFmt w:val="decimal"/>
      <w:lvlText w:val="%7."/>
      <w:lvlJc w:val="left"/>
      <w:pPr>
        <w:ind w:left="6547" w:hanging="360"/>
      </w:pPr>
    </w:lvl>
    <w:lvl w:ilvl="7" w:tplc="04090019" w:tentative="1">
      <w:start w:val="1"/>
      <w:numFmt w:val="lowerLetter"/>
      <w:lvlText w:val="%8."/>
      <w:lvlJc w:val="left"/>
      <w:pPr>
        <w:ind w:left="7267" w:hanging="360"/>
      </w:pPr>
    </w:lvl>
    <w:lvl w:ilvl="8" w:tplc="0409001B" w:tentative="1">
      <w:start w:val="1"/>
      <w:numFmt w:val="lowerRoman"/>
      <w:lvlText w:val="%9."/>
      <w:lvlJc w:val="right"/>
      <w:pPr>
        <w:ind w:left="7987" w:hanging="180"/>
      </w:pPr>
    </w:lvl>
  </w:abstractNum>
  <w:abstractNum w:abstractNumId="6" w15:restartNumberingAfterBreak="0">
    <w:nsid w:val="12FF7416"/>
    <w:multiLevelType w:val="hybridMultilevel"/>
    <w:tmpl w:val="607AA15C"/>
    <w:lvl w:ilvl="0" w:tplc="3809000F">
      <w:start w:val="1"/>
      <w:numFmt w:val="decimal"/>
      <w:lvlText w:val="%1."/>
      <w:lvlJc w:val="left"/>
      <w:pPr>
        <w:ind w:left="1777" w:hanging="360"/>
      </w:pPr>
    </w:lvl>
    <w:lvl w:ilvl="1" w:tplc="38090019">
      <w:start w:val="1"/>
      <w:numFmt w:val="lowerLetter"/>
      <w:lvlText w:val="%2."/>
      <w:lvlJc w:val="left"/>
      <w:pPr>
        <w:ind w:left="2497" w:hanging="360"/>
      </w:pPr>
    </w:lvl>
    <w:lvl w:ilvl="2" w:tplc="3809001B" w:tentative="1">
      <w:start w:val="1"/>
      <w:numFmt w:val="lowerRoman"/>
      <w:lvlText w:val="%3."/>
      <w:lvlJc w:val="right"/>
      <w:pPr>
        <w:ind w:left="3217" w:hanging="180"/>
      </w:pPr>
    </w:lvl>
    <w:lvl w:ilvl="3" w:tplc="3809000F" w:tentative="1">
      <w:start w:val="1"/>
      <w:numFmt w:val="decimal"/>
      <w:lvlText w:val="%4."/>
      <w:lvlJc w:val="left"/>
      <w:pPr>
        <w:ind w:left="3937" w:hanging="360"/>
      </w:pPr>
    </w:lvl>
    <w:lvl w:ilvl="4" w:tplc="38090019" w:tentative="1">
      <w:start w:val="1"/>
      <w:numFmt w:val="lowerLetter"/>
      <w:lvlText w:val="%5."/>
      <w:lvlJc w:val="left"/>
      <w:pPr>
        <w:ind w:left="4657" w:hanging="360"/>
      </w:pPr>
    </w:lvl>
    <w:lvl w:ilvl="5" w:tplc="3809001B" w:tentative="1">
      <w:start w:val="1"/>
      <w:numFmt w:val="lowerRoman"/>
      <w:lvlText w:val="%6."/>
      <w:lvlJc w:val="right"/>
      <w:pPr>
        <w:ind w:left="5377" w:hanging="180"/>
      </w:pPr>
    </w:lvl>
    <w:lvl w:ilvl="6" w:tplc="3809000F" w:tentative="1">
      <w:start w:val="1"/>
      <w:numFmt w:val="decimal"/>
      <w:lvlText w:val="%7."/>
      <w:lvlJc w:val="left"/>
      <w:pPr>
        <w:ind w:left="6097" w:hanging="360"/>
      </w:pPr>
    </w:lvl>
    <w:lvl w:ilvl="7" w:tplc="38090019" w:tentative="1">
      <w:start w:val="1"/>
      <w:numFmt w:val="lowerLetter"/>
      <w:lvlText w:val="%8."/>
      <w:lvlJc w:val="left"/>
      <w:pPr>
        <w:ind w:left="6817" w:hanging="360"/>
      </w:pPr>
    </w:lvl>
    <w:lvl w:ilvl="8" w:tplc="3809001B" w:tentative="1">
      <w:start w:val="1"/>
      <w:numFmt w:val="lowerRoman"/>
      <w:lvlText w:val="%9."/>
      <w:lvlJc w:val="right"/>
      <w:pPr>
        <w:ind w:left="7537" w:hanging="180"/>
      </w:pPr>
    </w:lvl>
  </w:abstractNum>
  <w:abstractNum w:abstractNumId="7" w15:restartNumberingAfterBreak="0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500915"/>
    <w:multiLevelType w:val="hybridMultilevel"/>
    <w:tmpl w:val="ECC611BA"/>
    <w:lvl w:ilvl="0" w:tplc="DD1C2D1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917411C"/>
    <w:multiLevelType w:val="hybridMultilevel"/>
    <w:tmpl w:val="E7649130"/>
    <w:lvl w:ilvl="0" w:tplc="04210011">
      <w:start w:val="1"/>
      <w:numFmt w:val="decimal"/>
      <w:lvlText w:val="%1)"/>
      <w:lvlJc w:val="left"/>
      <w:pPr>
        <w:ind w:left="786" w:hanging="360"/>
      </w:pPr>
    </w:lvl>
    <w:lvl w:ilvl="1" w:tplc="04210019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 w15:restartNumberingAfterBreak="0">
    <w:nsid w:val="1C8E17E5"/>
    <w:multiLevelType w:val="hybridMultilevel"/>
    <w:tmpl w:val="6458F4F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15624AD"/>
    <w:multiLevelType w:val="hybridMultilevel"/>
    <w:tmpl w:val="D9EA7782"/>
    <w:lvl w:ilvl="0" w:tplc="EEC45B38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2" w15:restartNumberingAfterBreak="0">
    <w:nsid w:val="2639131C"/>
    <w:multiLevelType w:val="hybridMultilevel"/>
    <w:tmpl w:val="16A628A6"/>
    <w:lvl w:ilvl="0" w:tplc="FAF2C600">
      <w:start w:val="1"/>
      <w:numFmt w:val="lowerLetter"/>
      <w:lvlText w:val="(%1)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 w15:restartNumberingAfterBreak="0">
    <w:nsid w:val="26985186"/>
    <w:multiLevelType w:val="hybridMultilevel"/>
    <w:tmpl w:val="86586C8C"/>
    <w:lvl w:ilvl="0" w:tplc="A082225C">
      <w:start w:val="1"/>
      <w:numFmt w:val="decimal"/>
      <w:lvlText w:val="%1."/>
      <w:lvlJc w:val="left"/>
      <w:pPr>
        <w:ind w:left="1854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4" w15:restartNumberingAfterBreak="0">
    <w:nsid w:val="28D418B2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5" w15:restartNumberingAfterBreak="0">
    <w:nsid w:val="2D2D450B"/>
    <w:multiLevelType w:val="hybridMultilevel"/>
    <w:tmpl w:val="AC7820B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1A463450">
      <w:start w:val="1"/>
      <w:numFmt w:val="lowerLetter"/>
      <w:lvlText w:val="%2."/>
      <w:lvlJc w:val="left"/>
      <w:pPr>
        <w:ind w:left="1440" w:hanging="360"/>
      </w:pPr>
    </w:lvl>
    <w:lvl w:ilvl="2" w:tplc="946C6388">
      <w:start w:val="1"/>
      <w:numFmt w:val="decimal"/>
      <w:lvlText w:val="(%3)"/>
      <w:lvlJc w:val="left"/>
      <w:pPr>
        <w:ind w:left="2340" w:hanging="36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DF25F89"/>
    <w:multiLevelType w:val="hybridMultilevel"/>
    <w:tmpl w:val="A77CCEFA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7" w15:restartNumberingAfterBreak="0">
    <w:nsid w:val="2E2F0FA6"/>
    <w:multiLevelType w:val="hybridMultilevel"/>
    <w:tmpl w:val="A4B41826"/>
    <w:lvl w:ilvl="0" w:tplc="0400CF7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2E4A01CE"/>
    <w:multiLevelType w:val="hybridMultilevel"/>
    <w:tmpl w:val="428ECAA8"/>
    <w:lvl w:ilvl="0" w:tplc="A418CFD8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9" w15:restartNumberingAfterBreak="0">
    <w:nsid w:val="31153BA5"/>
    <w:multiLevelType w:val="hybridMultilevel"/>
    <w:tmpl w:val="1188025A"/>
    <w:lvl w:ilvl="0" w:tplc="29422F82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325B15C3"/>
    <w:multiLevelType w:val="hybridMultilevel"/>
    <w:tmpl w:val="418632A0"/>
    <w:lvl w:ilvl="0" w:tplc="6556F3F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1" w15:restartNumberingAfterBreak="0">
    <w:nsid w:val="363C66BF"/>
    <w:multiLevelType w:val="hybridMultilevel"/>
    <w:tmpl w:val="E14A622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B9B6E7A"/>
    <w:multiLevelType w:val="hybridMultilevel"/>
    <w:tmpl w:val="3C2AA5C4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ED524E0"/>
    <w:multiLevelType w:val="hybridMultilevel"/>
    <w:tmpl w:val="9E20C93E"/>
    <w:lvl w:ilvl="0" w:tplc="AC14FF7A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4" w15:restartNumberingAfterBreak="0">
    <w:nsid w:val="409C6706"/>
    <w:multiLevelType w:val="hybridMultilevel"/>
    <w:tmpl w:val="7B38AFCE"/>
    <w:lvl w:ilvl="0" w:tplc="0960EBCE">
      <w:start w:val="1"/>
      <w:numFmt w:val="decimal"/>
      <w:lvlText w:val="(%1)"/>
      <w:lvlJc w:val="left"/>
      <w:pPr>
        <w:ind w:left="1440" w:hanging="360"/>
      </w:pPr>
      <w:rPr>
        <w:rFonts w:ascii="Times New Roman" w:eastAsiaTheme="minorEastAsia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42B84AC1"/>
    <w:multiLevelType w:val="hybridMultilevel"/>
    <w:tmpl w:val="78DCEC0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62236B4"/>
    <w:multiLevelType w:val="hybridMultilevel"/>
    <w:tmpl w:val="FA089AA4"/>
    <w:lvl w:ilvl="0" w:tplc="D298C50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89" w:hanging="360"/>
      </w:pPr>
    </w:lvl>
    <w:lvl w:ilvl="2" w:tplc="0809001B" w:tentative="1">
      <w:start w:val="1"/>
      <w:numFmt w:val="lowerRoman"/>
      <w:lvlText w:val="%3."/>
      <w:lvlJc w:val="right"/>
      <w:pPr>
        <w:ind w:left="2509" w:hanging="180"/>
      </w:pPr>
    </w:lvl>
    <w:lvl w:ilvl="3" w:tplc="0809000F" w:tentative="1">
      <w:start w:val="1"/>
      <w:numFmt w:val="decimal"/>
      <w:lvlText w:val="%4."/>
      <w:lvlJc w:val="left"/>
      <w:pPr>
        <w:ind w:left="3229" w:hanging="360"/>
      </w:pPr>
    </w:lvl>
    <w:lvl w:ilvl="4" w:tplc="08090019" w:tentative="1">
      <w:start w:val="1"/>
      <w:numFmt w:val="lowerLetter"/>
      <w:lvlText w:val="%5."/>
      <w:lvlJc w:val="left"/>
      <w:pPr>
        <w:ind w:left="3949" w:hanging="360"/>
      </w:pPr>
    </w:lvl>
    <w:lvl w:ilvl="5" w:tplc="0809001B" w:tentative="1">
      <w:start w:val="1"/>
      <w:numFmt w:val="lowerRoman"/>
      <w:lvlText w:val="%6."/>
      <w:lvlJc w:val="right"/>
      <w:pPr>
        <w:ind w:left="4669" w:hanging="180"/>
      </w:pPr>
    </w:lvl>
    <w:lvl w:ilvl="6" w:tplc="0809000F" w:tentative="1">
      <w:start w:val="1"/>
      <w:numFmt w:val="decimal"/>
      <w:lvlText w:val="%7."/>
      <w:lvlJc w:val="left"/>
      <w:pPr>
        <w:ind w:left="5389" w:hanging="360"/>
      </w:pPr>
    </w:lvl>
    <w:lvl w:ilvl="7" w:tplc="08090019" w:tentative="1">
      <w:start w:val="1"/>
      <w:numFmt w:val="lowerLetter"/>
      <w:lvlText w:val="%8."/>
      <w:lvlJc w:val="left"/>
      <w:pPr>
        <w:ind w:left="6109" w:hanging="360"/>
      </w:pPr>
    </w:lvl>
    <w:lvl w:ilvl="8" w:tplc="0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7" w15:restartNumberingAfterBreak="0">
    <w:nsid w:val="50E103E6"/>
    <w:multiLevelType w:val="hybridMultilevel"/>
    <w:tmpl w:val="6B9A8AB8"/>
    <w:lvl w:ilvl="0" w:tplc="66AC7150">
      <w:start w:val="1"/>
      <w:numFmt w:val="decimal"/>
      <w:lvlText w:val="(%1)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" w15:restartNumberingAfterBreak="0">
    <w:nsid w:val="52293D0B"/>
    <w:multiLevelType w:val="hybridMultilevel"/>
    <w:tmpl w:val="79FA029C"/>
    <w:lvl w:ilvl="0" w:tplc="A5BE1644">
      <w:start w:val="1"/>
      <w:numFmt w:val="decimal"/>
      <w:lvlText w:val="%1."/>
      <w:lvlJc w:val="left"/>
      <w:pPr>
        <w:ind w:left="191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39" w:hanging="360"/>
      </w:pPr>
    </w:lvl>
    <w:lvl w:ilvl="2" w:tplc="0421001B" w:tentative="1">
      <w:start w:val="1"/>
      <w:numFmt w:val="lowerRoman"/>
      <w:lvlText w:val="%3."/>
      <w:lvlJc w:val="right"/>
      <w:pPr>
        <w:ind w:left="3359" w:hanging="180"/>
      </w:pPr>
    </w:lvl>
    <w:lvl w:ilvl="3" w:tplc="0421000F" w:tentative="1">
      <w:start w:val="1"/>
      <w:numFmt w:val="decimal"/>
      <w:lvlText w:val="%4."/>
      <w:lvlJc w:val="left"/>
      <w:pPr>
        <w:ind w:left="4079" w:hanging="360"/>
      </w:pPr>
    </w:lvl>
    <w:lvl w:ilvl="4" w:tplc="04210019" w:tentative="1">
      <w:start w:val="1"/>
      <w:numFmt w:val="lowerLetter"/>
      <w:lvlText w:val="%5."/>
      <w:lvlJc w:val="left"/>
      <w:pPr>
        <w:ind w:left="4799" w:hanging="360"/>
      </w:pPr>
    </w:lvl>
    <w:lvl w:ilvl="5" w:tplc="0421001B" w:tentative="1">
      <w:start w:val="1"/>
      <w:numFmt w:val="lowerRoman"/>
      <w:lvlText w:val="%6."/>
      <w:lvlJc w:val="right"/>
      <w:pPr>
        <w:ind w:left="5519" w:hanging="180"/>
      </w:pPr>
    </w:lvl>
    <w:lvl w:ilvl="6" w:tplc="0421000F" w:tentative="1">
      <w:start w:val="1"/>
      <w:numFmt w:val="decimal"/>
      <w:lvlText w:val="%7."/>
      <w:lvlJc w:val="left"/>
      <w:pPr>
        <w:ind w:left="6239" w:hanging="360"/>
      </w:pPr>
    </w:lvl>
    <w:lvl w:ilvl="7" w:tplc="04210019" w:tentative="1">
      <w:start w:val="1"/>
      <w:numFmt w:val="lowerLetter"/>
      <w:lvlText w:val="%8."/>
      <w:lvlJc w:val="left"/>
      <w:pPr>
        <w:ind w:left="6959" w:hanging="360"/>
      </w:pPr>
    </w:lvl>
    <w:lvl w:ilvl="8" w:tplc="0421001B" w:tentative="1">
      <w:start w:val="1"/>
      <w:numFmt w:val="lowerRoman"/>
      <w:lvlText w:val="%9."/>
      <w:lvlJc w:val="right"/>
      <w:pPr>
        <w:ind w:left="7679" w:hanging="180"/>
      </w:pPr>
    </w:lvl>
  </w:abstractNum>
  <w:abstractNum w:abstractNumId="29" w15:restartNumberingAfterBreak="0">
    <w:nsid w:val="527C18E1"/>
    <w:multiLevelType w:val="hybridMultilevel"/>
    <w:tmpl w:val="342CEFEC"/>
    <w:lvl w:ilvl="0" w:tplc="7CC061C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3512271"/>
    <w:multiLevelType w:val="hybridMultilevel"/>
    <w:tmpl w:val="98FC6B68"/>
    <w:lvl w:ilvl="0" w:tplc="3809000F">
      <w:start w:val="1"/>
      <w:numFmt w:val="decimal"/>
      <w:lvlText w:val="%1."/>
      <w:lvlJc w:val="left"/>
      <w:pPr>
        <w:ind w:left="1004" w:hanging="360"/>
      </w:p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1" w15:restartNumberingAfterBreak="0">
    <w:nsid w:val="548A72BC"/>
    <w:multiLevelType w:val="hybridMultilevel"/>
    <w:tmpl w:val="A5DEBA86"/>
    <w:lvl w:ilvl="0" w:tplc="A078B6F0">
      <w:start w:val="1"/>
      <w:numFmt w:val="lowerLetter"/>
      <w:lvlText w:val="%1."/>
      <w:lvlJc w:val="left"/>
      <w:pPr>
        <w:ind w:left="1804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524" w:hanging="360"/>
      </w:pPr>
    </w:lvl>
    <w:lvl w:ilvl="2" w:tplc="3809001B" w:tentative="1">
      <w:start w:val="1"/>
      <w:numFmt w:val="lowerRoman"/>
      <w:lvlText w:val="%3."/>
      <w:lvlJc w:val="right"/>
      <w:pPr>
        <w:ind w:left="3244" w:hanging="180"/>
      </w:pPr>
    </w:lvl>
    <w:lvl w:ilvl="3" w:tplc="3809000F" w:tentative="1">
      <w:start w:val="1"/>
      <w:numFmt w:val="decimal"/>
      <w:lvlText w:val="%4."/>
      <w:lvlJc w:val="left"/>
      <w:pPr>
        <w:ind w:left="3964" w:hanging="360"/>
      </w:pPr>
    </w:lvl>
    <w:lvl w:ilvl="4" w:tplc="38090019" w:tentative="1">
      <w:start w:val="1"/>
      <w:numFmt w:val="lowerLetter"/>
      <w:lvlText w:val="%5."/>
      <w:lvlJc w:val="left"/>
      <w:pPr>
        <w:ind w:left="4684" w:hanging="360"/>
      </w:pPr>
    </w:lvl>
    <w:lvl w:ilvl="5" w:tplc="3809001B" w:tentative="1">
      <w:start w:val="1"/>
      <w:numFmt w:val="lowerRoman"/>
      <w:lvlText w:val="%6."/>
      <w:lvlJc w:val="right"/>
      <w:pPr>
        <w:ind w:left="5404" w:hanging="180"/>
      </w:pPr>
    </w:lvl>
    <w:lvl w:ilvl="6" w:tplc="3809000F" w:tentative="1">
      <w:start w:val="1"/>
      <w:numFmt w:val="decimal"/>
      <w:lvlText w:val="%7."/>
      <w:lvlJc w:val="left"/>
      <w:pPr>
        <w:ind w:left="6124" w:hanging="360"/>
      </w:pPr>
    </w:lvl>
    <w:lvl w:ilvl="7" w:tplc="38090019" w:tentative="1">
      <w:start w:val="1"/>
      <w:numFmt w:val="lowerLetter"/>
      <w:lvlText w:val="%8."/>
      <w:lvlJc w:val="left"/>
      <w:pPr>
        <w:ind w:left="6844" w:hanging="360"/>
      </w:pPr>
    </w:lvl>
    <w:lvl w:ilvl="8" w:tplc="3809001B" w:tentative="1">
      <w:start w:val="1"/>
      <w:numFmt w:val="lowerRoman"/>
      <w:lvlText w:val="%9."/>
      <w:lvlJc w:val="right"/>
      <w:pPr>
        <w:ind w:left="7564" w:hanging="180"/>
      </w:pPr>
    </w:lvl>
  </w:abstractNum>
  <w:abstractNum w:abstractNumId="32" w15:restartNumberingAfterBreak="0">
    <w:nsid w:val="56AA10BC"/>
    <w:multiLevelType w:val="hybridMultilevel"/>
    <w:tmpl w:val="08CE3A52"/>
    <w:lvl w:ilvl="0" w:tplc="5BAEA88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5AEB3270"/>
    <w:multiLevelType w:val="multilevel"/>
    <w:tmpl w:val="D3F4E0B2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>
      <w:start w:val="1"/>
      <w:numFmt w:val="decimal"/>
      <w:lvlText w:val="%2."/>
      <w:lvlJc w:val="left"/>
      <w:pPr>
        <w:ind w:left="643" w:hanging="360"/>
      </w:pPr>
      <w:rPr>
        <w:rFonts w:hint="default"/>
        <w:i w:val="0"/>
      </w:rPr>
    </w:lvl>
    <w:lvl w:ilvl="2">
      <w:start w:val="1"/>
      <w:numFmt w:val="lowerLetter"/>
      <w:lvlText w:val="(%3)"/>
      <w:lvlJc w:val="left"/>
      <w:pPr>
        <w:ind w:left="2160" w:hanging="360"/>
      </w:pPr>
      <w:rPr>
        <w:rFonts w:hint="default"/>
      </w:rPr>
    </w:lvl>
    <w:lvl w:ilvl="3">
      <w:start w:val="1"/>
      <w:numFmt w:val="upperLetter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4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03C2EF0"/>
    <w:multiLevelType w:val="hybridMultilevel"/>
    <w:tmpl w:val="FF646CB0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650C59CC"/>
    <w:multiLevelType w:val="hybridMultilevel"/>
    <w:tmpl w:val="F4CE3870"/>
    <w:lvl w:ilvl="0" w:tplc="7E28605A">
      <w:start w:val="1"/>
      <w:numFmt w:val="lowerLetter"/>
      <w:lvlText w:val="%1."/>
      <w:lvlJc w:val="left"/>
      <w:pPr>
        <w:ind w:left="216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FE6D83C">
      <w:start w:val="1"/>
      <w:numFmt w:val="lowerLetter"/>
      <w:lvlText w:val="%5."/>
      <w:lvlJc w:val="left"/>
      <w:pPr>
        <w:ind w:left="5040" w:hanging="360"/>
      </w:pPr>
      <w:rPr>
        <w:rFonts w:ascii="Times New Roman" w:eastAsiaTheme="minorHAnsi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37" w15:restartNumberingAfterBreak="0">
    <w:nsid w:val="66547138"/>
    <w:multiLevelType w:val="multilevel"/>
    <w:tmpl w:val="306CE4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(%3)"/>
      <w:lvlJc w:val="left"/>
      <w:pPr>
        <w:ind w:left="1778" w:hanging="360"/>
      </w:pPr>
      <w:rPr>
        <w:rFonts w:hint="default"/>
      </w:rPr>
    </w:lvl>
    <w:lvl w:ilvl="3">
      <w:start w:val="1"/>
      <w:numFmt w:val="lowerLetter"/>
      <w:lvlText w:val="(%4)"/>
      <w:lvlJc w:val="left"/>
      <w:pPr>
        <w:ind w:left="2880" w:hanging="360"/>
      </w:pPr>
      <w:rPr>
        <w:rFonts w:hint="default"/>
      </w:rPr>
    </w:lvl>
    <w:lvl w:ilvl="4">
      <w:start w:val="1"/>
      <w:numFmt w:val="upp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decimal"/>
      <w:lvlText w:val="%6)"/>
      <w:lvlJc w:val="left"/>
      <w:pPr>
        <w:ind w:left="4320" w:hanging="360"/>
      </w:pPr>
      <w:rPr>
        <w:rFonts w:hint="default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rFonts w:hint="default"/>
        <w:b w:val="0"/>
        <w:color w:val="auto"/>
        <w:vertAlign w:val="baseline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8" w15:restartNumberingAfterBreak="0">
    <w:nsid w:val="6A39670C"/>
    <w:multiLevelType w:val="hybridMultilevel"/>
    <w:tmpl w:val="7AB61C48"/>
    <w:lvl w:ilvl="0" w:tplc="1C2AFB7C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39" w15:restartNumberingAfterBreak="0">
    <w:nsid w:val="6B6830EE"/>
    <w:multiLevelType w:val="hybridMultilevel"/>
    <w:tmpl w:val="AEA455F6"/>
    <w:lvl w:ilvl="0" w:tplc="79A888E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 w15:restartNumberingAfterBreak="0">
    <w:nsid w:val="6C2C219A"/>
    <w:multiLevelType w:val="hybridMultilevel"/>
    <w:tmpl w:val="88780DC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D814B2F"/>
    <w:multiLevelType w:val="hybridMultilevel"/>
    <w:tmpl w:val="2488CC92"/>
    <w:lvl w:ilvl="0" w:tplc="38090011">
      <w:start w:val="1"/>
      <w:numFmt w:val="decimal"/>
      <w:lvlText w:val="%1)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2" w15:restartNumberingAfterBreak="0">
    <w:nsid w:val="6E7A050A"/>
    <w:multiLevelType w:val="multilevel"/>
    <w:tmpl w:val="77B245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1070" w:hanging="360"/>
      </w:pPr>
      <w:rPr>
        <w:rFonts w:hint="default"/>
        <w:i w:val="0"/>
      </w:rPr>
    </w:lvl>
    <w:lvl w:ilvl="3">
      <w:start w:val="1"/>
      <w:numFmt w:val="decimal"/>
      <w:lvlText w:val="(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3" w15:restartNumberingAfterBreak="0">
    <w:nsid w:val="704846F4"/>
    <w:multiLevelType w:val="hybridMultilevel"/>
    <w:tmpl w:val="555065F8"/>
    <w:lvl w:ilvl="0" w:tplc="A7BED4D4">
      <w:start w:val="1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44" w15:restartNumberingAfterBreak="0">
    <w:nsid w:val="71423162"/>
    <w:multiLevelType w:val="hybridMultilevel"/>
    <w:tmpl w:val="44F851F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32B7CA7"/>
    <w:multiLevelType w:val="hybridMultilevel"/>
    <w:tmpl w:val="B0A89628"/>
    <w:lvl w:ilvl="0" w:tplc="A7A60A26">
      <w:start w:val="1"/>
      <w:numFmt w:val="decimal"/>
      <w:lvlText w:val="(%1)"/>
      <w:lvlJc w:val="left"/>
      <w:pPr>
        <w:ind w:left="1713" w:hanging="360"/>
      </w:pPr>
    </w:lvl>
    <w:lvl w:ilvl="1" w:tplc="04210019">
      <w:start w:val="1"/>
      <w:numFmt w:val="lowerLetter"/>
      <w:lvlText w:val="%2."/>
      <w:lvlJc w:val="left"/>
      <w:pPr>
        <w:ind w:left="2433" w:hanging="360"/>
      </w:pPr>
    </w:lvl>
    <w:lvl w:ilvl="2" w:tplc="0421001B">
      <w:start w:val="1"/>
      <w:numFmt w:val="lowerRoman"/>
      <w:lvlText w:val="%3."/>
      <w:lvlJc w:val="right"/>
      <w:pPr>
        <w:ind w:left="3153" w:hanging="180"/>
      </w:pPr>
    </w:lvl>
    <w:lvl w:ilvl="3" w:tplc="0421000F">
      <w:start w:val="1"/>
      <w:numFmt w:val="decimal"/>
      <w:lvlText w:val="%4."/>
      <w:lvlJc w:val="left"/>
      <w:pPr>
        <w:ind w:left="3873" w:hanging="360"/>
      </w:pPr>
    </w:lvl>
    <w:lvl w:ilvl="4" w:tplc="04210019">
      <w:start w:val="1"/>
      <w:numFmt w:val="lowerLetter"/>
      <w:lvlText w:val="%5."/>
      <w:lvlJc w:val="left"/>
      <w:pPr>
        <w:ind w:left="4593" w:hanging="360"/>
      </w:pPr>
    </w:lvl>
    <w:lvl w:ilvl="5" w:tplc="0421001B">
      <w:start w:val="1"/>
      <w:numFmt w:val="lowerRoman"/>
      <w:lvlText w:val="%6."/>
      <w:lvlJc w:val="right"/>
      <w:pPr>
        <w:ind w:left="5313" w:hanging="180"/>
      </w:pPr>
    </w:lvl>
    <w:lvl w:ilvl="6" w:tplc="0421000F">
      <w:start w:val="1"/>
      <w:numFmt w:val="decimal"/>
      <w:lvlText w:val="%7."/>
      <w:lvlJc w:val="left"/>
      <w:pPr>
        <w:ind w:left="6033" w:hanging="360"/>
      </w:pPr>
    </w:lvl>
    <w:lvl w:ilvl="7" w:tplc="04210019">
      <w:start w:val="1"/>
      <w:numFmt w:val="lowerLetter"/>
      <w:lvlText w:val="%8."/>
      <w:lvlJc w:val="left"/>
      <w:pPr>
        <w:ind w:left="6753" w:hanging="360"/>
      </w:pPr>
    </w:lvl>
    <w:lvl w:ilvl="8" w:tplc="0421001B">
      <w:start w:val="1"/>
      <w:numFmt w:val="lowerRoman"/>
      <w:lvlText w:val="%9."/>
      <w:lvlJc w:val="right"/>
      <w:pPr>
        <w:ind w:left="7473" w:hanging="180"/>
      </w:pPr>
    </w:lvl>
  </w:abstractNum>
  <w:abstractNum w:abstractNumId="46" w15:restartNumberingAfterBreak="0">
    <w:nsid w:val="73AE3D02"/>
    <w:multiLevelType w:val="hybridMultilevel"/>
    <w:tmpl w:val="EB5CD638"/>
    <w:lvl w:ilvl="0" w:tplc="227431DA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7" w15:restartNumberingAfterBreak="0">
    <w:nsid w:val="745E1A0A"/>
    <w:multiLevelType w:val="hybridMultilevel"/>
    <w:tmpl w:val="68D41848"/>
    <w:lvl w:ilvl="0" w:tplc="A0A8DDF0">
      <w:start w:val="1"/>
      <w:numFmt w:val="decimal"/>
      <w:pStyle w:val="Heading3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8" w15:restartNumberingAfterBreak="0">
    <w:nsid w:val="755C1C8D"/>
    <w:multiLevelType w:val="hybridMultilevel"/>
    <w:tmpl w:val="873A4E78"/>
    <w:lvl w:ilvl="0" w:tplc="A3161FB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E165F31"/>
    <w:multiLevelType w:val="multilevel"/>
    <w:tmpl w:val="402EB760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4"/>
  </w:num>
  <w:num w:numId="2">
    <w:abstractNumId w:val="10"/>
  </w:num>
  <w:num w:numId="3">
    <w:abstractNumId w:val="47"/>
  </w:num>
  <w:num w:numId="4">
    <w:abstractNumId w:val="13"/>
  </w:num>
  <w:num w:numId="5">
    <w:abstractNumId w:val="7"/>
  </w:num>
  <w:num w:numId="6">
    <w:abstractNumId w:val="14"/>
  </w:num>
  <w:num w:numId="7">
    <w:abstractNumId w:val="16"/>
  </w:num>
  <w:num w:numId="8">
    <w:abstractNumId w:val="3"/>
  </w:num>
  <w:num w:numId="9">
    <w:abstractNumId w:val="25"/>
  </w:num>
  <w:num w:numId="10">
    <w:abstractNumId w:val="0"/>
  </w:num>
  <w:num w:numId="11">
    <w:abstractNumId w:val="6"/>
  </w:num>
  <w:num w:numId="12">
    <w:abstractNumId w:val="20"/>
  </w:num>
  <w:num w:numId="13">
    <w:abstractNumId w:val="8"/>
  </w:num>
  <w:num w:numId="14">
    <w:abstractNumId w:val="30"/>
  </w:num>
  <w:num w:numId="15">
    <w:abstractNumId w:val="29"/>
  </w:num>
  <w:num w:numId="16">
    <w:abstractNumId w:val="41"/>
  </w:num>
  <w:num w:numId="1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37"/>
  </w:num>
  <w:num w:numId="20">
    <w:abstractNumId w:val="24"/>
  </w:num>
  <w:num w:numId="21">
    <w:abstractNumId w:val="42"/>
  </w:num>
  <w:num w:numId="22">
    <w:abstractNumId w:val="49"/>
  </w:num>
  <w:num w:numId="23">
    <w:abstractNumId w:val="33"/>
  </w:num>
  <w:num w:numId="24">
    <w:abstractNumId w:val="31"/>
  </w:num>
  <w:num w:numId="25">
    <w:abstractNumId w:val="44"/>
  </w:num>
  <w:num w:numId="26">
    <w:abstractNumId w:val="23"/>
  </w:num>
  <w:num w:numId="27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7"/>
  </w:num>
  <w:num w:numId="32">
    <w:abstractNumId w:val="28"/>
  </w:num>
  <w:num w:numId="33">
    <w:abstractNumId w:val="2"/>
  </w:num>
  <w:num w:numId="34">
    <w:abstractNumId w:val="18"/>
  </w:num>
  <w:num w:numId="35">
    <w:abstractNumId w:val="1"/>
  </w:num>
  <w:num w:numId="36">
    <w:abstractNumId w:val="11"/>
  </w:num>
  <w:num w:numId="37">
    <w:abstractNumId w:val="26"/>
  </w:num>
  <w:num w:numId="38">
    <w:abstractNumId w:val="40"/>
  </w:num>
  <w:num w:numId="39">
    <w:abstractNumId w:val="36"/>
  </w:num>
  <w:num w:numId="40">
    <w:abstractNumId w:val="5"/>
  </w:num>
  <w:num w:numId="41">
    <w:abstractNumId w:val="9"/>
  </w:num>
  <w:num w:numId="42">
    <w:abstractNumId w:val="21"/>
  </w:num>
  <w:num w:numId="43">
    <w:abstractNumId w:val="17"/>
  </w:num>
  <w:num w:numId="44">
    <w:abstractNumId w:val="39"/>
  </w:num>
  <w:num w:numId="45">
    <w:abstractNumId w:val="48"/>
  </w:num>
  <w:num w:numId="46">
    <w:abstractNumId w:val="22"/>
  </w:num>
  <w:num w:numId="47">
    <w:abstractNumId w:val="32"/>
  </w:num>
  <w:num w:numId="48">
    <w:abstractNumId w:val="12"/>
  </w:num>
  <w:num w:numId="49">
    <w:abstractNumId w:val="46"/>
  </w:num>
  <w:num w:numId="50">
    <w:abstractNumId w:val="43"/>
  </w:num>
  <w:numIdMacAtCleanup w:val="3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4135"/>
    <w:rsid w:val="000050F6"/>
    <w:rsid w:val="000054D6"/>
    <w:rsid w:val="0000558D"/>
    <w:rsid w:val="0001014A"/>
    <w:rsid w:val="0001415B"/>
    <w:rsid w:val="0001533A"/>
    <w:rsid w:val="00015F97"/>
    <w:rsid w:val="00016AA0"/>
    <w:rsid w:val="00016E1F"/>
    <w:rsid w:val="000203B7"/>
    <w:rsid w:val="00022B87"/>
    <w:rsid w:val="00022C56"/>
    <w:rsid w:val="00023086"/>
    <w:rsid w:val="00023B0B"/>
    <w:rsid w:val="00024EA2"/>
    <w:rsid w:val="00024EC1"/>
    <w:rsid w:val="000258F9"/>
    <w:rsid w:val="00027BDF"/>
    <w:rsid w:val="00027D57"/>
    <w:rsid w:val="000328C2"/>
    <w:rsid w:val="000339BE"/>
    <w:rsid w:val="00033EF6"/>
    <w:rsid w:val="0003541C"/>
    <w:rsid w:val="00035B54"/>
    <w:rsid w:val="0003617F"/>
    <w:rsid w:val="000367B4"/>
    <w:rsid w:val="00036BA5"/>
    <w:rsid w:val="00037EE0"/>
    <w:rsid w:val="000438EB"/>
    <w:rsid w:val="00045F24"/>
    <w:rsid w:val="00046275"/>
    <w:rsid w:val="00051E41"/>
    <w:rsid w:val="00052A07"/>
    <w:rsid w:val="00054EAB"/>
    <w:rsid w:val="000560A6"/>
    <w:rsid w:val="00056CF5"/>
    <w:rsid w:val="00062B7C"/>
    <w:rsid w:val="00064D49"/>
    <w:rsid w:val="00064D7C"/>
    <w:rsid w:val="00066328"/>
    <w:rsid w:val="00067DDB"/>
    <w:rsid w:val="000706EB"/>
    <w:rsid w:val="00071546"/>
    <w:rsid w:val="00071592"/>
    <w:rsid w:val="000731D6"/>
    <w:rsid w:val="0007351D"/>
    <w:rsid w:val="000768F2"/>
    <w:rsid w:val="00076C10"/>
    <w:rsid w:val="000816C9"/>
    <w:rsid w:val="0008192B"/>
    <w:rsid w:val="000820BD"/>
    <w:rsid w:val="00083A99"/>
    <w:rsid w:val="00083B8A"/>
    <w:rsid w:val="00084B54"/>
    <w:rsid w:val="00085747"/>
    <w:rsid w:val="00090125"/>
    <w:rsid w:val="000917FF"/>
    <w:rsid w:val="000918A9"/>
    <w:rsid w:val="00091E4F"/>
    <w:rsid w:val="00091F1D"/>
    <w:rsid w:val="00092150"/>
    <w:rsid w:val="0009241A"/>
    <w:rsid w:val="0009433F"/>
    <w:rsid w:val="00094BCA"/>
    <w:rsid w:val="00095125"/>
    <w:rsid w:val="00097EFC"/>
    <w:rsid w:val="000A042C"/>
    <w:rsid w:val="000A1B13"/>
    <w:rsid w:val="000A25B0"/>
    <w:rsid w:val="000A2F99"/>
    <w:rsid w:val="000A590C"/>
    <w:rsid w:val="000A5F86"/>
    <w:rsid w:val="000B05E2"/>
    <w:rsid w:val="000B09EC"/>
    <w:rsid w:val="000B1C75"/>
    <w:rsid w:val="000B479A"/>
    <w:rsid w:val="000B47A6"/>
    <w:rsid w:val="000B6DC7"/>
    <w:rsid w:val="000B7428"/>
    <w:rsid w:val="000C11AD"/>
    <w:rsid w:val="000C14F6"/>
    <w:rsid w:val="000C2427"/>
    <w:rsid w:val="000C4BEE"/>
    <w:rsid w:val="000C538B"/>
    <w:rsid w:val="000C5848"/>
    <w:rsid w:val="000C65DA"/>
    <w:rsid w:val="000C7669"/>
    <w:rsid w:val="000D1732"/>
    <w:rsid w:val="000D3076"/>
    <w:rsid w:val="000D32B2"/>
    <w:rsid w:val="000D4A2A"/>
    <w:rsid w:val="000D6584"/>
    <w:rsid w:val="000D673B"/>
    <w:rsid w:val="000E1A64"/>
    <w:rsid w:val="000E1F66"/>
    <w:rsid w:val="000E318A"/>
    <w:rsid w:val="000E3F62"/>
    <w:rsid w:val="000E5080"/>
    <w:rsid w:val="000E6316"/>
    <w:rsid w:val="000E670B"/>
    <w:rsid w:val="000F1CB9"/>
    <w:rsid w:val="000F2136"/>
    <w:rsid w:val="000F63C4"/>
    <w:rsid w:val="000F6C22"/>
    <w:rsid w:val="001020E6"/>
    <w:rsid w:val="00102E7D"/>
    <w:rsid w:val="00103DB9"/>
    <w:rsid w:val="0010514B"/>
    <w:rsid w:val="001051E0"/>
    <w:rsid w:val="00106EA7"/>
    <w:rsid w:val="00107E98"/>
    <w:rsid w:val="00110941"/>
    <w:rsid w:val="00110F58"/>
    <w:rsid w:val="0011112B"/>
    <w:rsid w:val="00111A18"/>
    <w:rsid w:val="00113727"/>
    <w:rsid w:val="001137C3"/>
    <w:rsid w:val="001167A3"/>
    <w:rsid w:val="00117537"/>
    <w:rsid w:val="00122E5D"/>
    <w:rsid w:val="00124F7D"/>
    <w:rsid w:val="00127CD6"/>
    <w:rsid w:val="00130042"/>
    <w:rsid w:val="001302F3"/>
    <w:rsid w:val="0013340A"/>
    <w:rsid w:val="0013382E"/>
    <w:rsid w:val="00133F31"/>
    <w:rsid w:val="0013667A"/>
    <w:rsid w:val="0013758E"/>
    <w:rsid w:val="001407AE"/>
    <w:rsid w:val="00142A4F"/>
    <w:rsid w:val="00146BAD"/>
    <w:rsid w:val="00150CD7"/>
    <w:rsid w:val="00150E16"/>
    <w:rsid w:val="00153D5B"/>
    <w:rsid w:val="00155EC4"/>
    <w:rsid w:val="00163F83"/>
    <w:rsid w:val="0016458B"/>
    <w:rsid w:val="0016514B"/>
    <w:rsid w:val="00165A73"/>
    <w:rsid w:val="00165EE7"/>
    <w:rsid w:val="001675B5"/>
    <w:rsid w:val="00167EBB"/>
    <w:rsid w:val="00171067"/>
    <w:rsid w:val="00174722"/>
    <w:rsid w:val="001750D2"/>
    <w:rsid w:val="001753AB"/>
    <w:rsid w:val="00175BE4"/>
    <w:rsid w:val="001829A3"/>
    <w:rsid w:val="00185A83"/>
    <w:rsid w:val="00186289"/>
    <w:rsid w:val="00186AB6"/>
    <w:rsid w:val="00186B64"/>
    <w:rsid w:val="00187C69"/>
    <w:rsid w:val="00190BE7"/>
    <w:rsid w:val="001925B9"/>
    <w:rsid w:val="0019299B"/>
    <w:rsid w:val="001932C0"/>
    <w:rsid w:val="00194881"/>
    <w:rsid w:val="00194F3D"/>
    <w:rsid w:val="00196C37"/>
    <w:rsid w:val="00197A24"/>
    <w:rsid w:val="001A085A"/>
    <w:rsid w:val="001A3138"/>
    <w:rsid w:val="001A5805"/>
    <w:rsid w:val="001B0C36"/>
    <w:rsid w:val="001B69EB"/>
    <w:rsid w:val="001C3BCE"/>
    <w:rsid w:val="001C3E62"/>
    <w:rsid w:val="001C4A3D"/>
    <w:rsid w:val="001D3802"/>
    <w:rsid w:val="001D47B3"/>
    <w:rsid w:val="001E0793"/>
    <w:rsid w:val="001E1C94"/>
    <w:rsid w:val="001E48F1"/>
    <w:rsid w:val="001E4D6A"/>
    <w:rsid w:val="001E7A10"/>
    <w:rsid w:val="001F0378"/>
    <w:rsid w:val="001F108F"/>
    <w:rsid w:val="001F1173"/>
    <w:rsid w:val="001F12E6"/>
    <w:rsid w:val="001F1A4A"/>
    <w:rsid w:val="001F4F89"/>
    <w:rsid w:val="001F665E"/>
    <w:rsid w:val="001F7B37"/>
    <w:rsid w:val="00200A51"/>
    <w:rsid w:val="00200DBD"/>
    <w:rsid w:val="00201017"/>
    <w:rsid w:val="00203758"/>
    <w:rsid w:val="00210196"/>
    <w:rsid w:val="002122AC"/>
    <w:rsid w:val="00212A73"/>
    <w:rsid w:val="00220DBA"/>
    <w:rsid w:val="00226535"/>
    <w:rsid w:val="0022751D"/>
    <w:rsid w:val="0022771C"/>
    <w:rsid w:val="00227F37"/>
    <w:rsid w:val="002302A2"/>
    <w:rsid w:val="0023034F"/>
    <w:rsid w:val="002304CE"/>
    <w:rsid w:val="002329D7"/>
    <w:rsid w:val="00234A36"/>
    <w:rsid w:val="00234A3B"/>
    <w:rsid w:val="00235C98"/>
    <w:rsid w:val="0024080F"/>
    <w:rsid w:val="00244832"/>
    <w:rsid w:val="00244FA9"/>
    <w:rsid w:val="00245E36"/>
    <w:rsid w:val="002475E0"/>
    <w:rsid w:val="002503A5"/>
    <w:rsid w:val="00250A0B"/>
    <w:rsid w:val="00250A85"/>
    <w:rsid w:val="00251A1B"/>
    <w:rsid w:val="002524E4"/>
    <w:rsid w:val="00252CCD"/>
    <w:rsid w:val="002534CE"/>
    <w:rsid w:val="00254321"/>
    <w:rsid w:val="00263AD3"/>
    <w:rsid w:val="00264480"/>
    <w:rsid w:val="0026460F"/>
    <w:rsid w:val="00264C02"/>
    <w:rsid w:val="00265998"/>
    <w:rsid w:val="00276286"/>
    <w:rsid w:val="00276607"/>
    <w:rsid w:val="002768D0"/>
    <w:rsid w:val="00277C30"/>
    <w:rsid w:val="0028050E"/>
    <w:rsid w:val="002822AB"/>
    <w:rsid w:val="002827A2"/>
    <w:rsid w:val="00282E80"/>
    <w:rsid w:val="0028439E"/>
    <w:rsid w:val="00286376"/>
    <w:rsid w:val="00290A01"/>
    <w:rsid w:val="00293ADC"/>
    <w:rsid w:val="002A0A27"/>
    <w:rsid w:val="002A30C4"/>
    <w:rsid w:val="002A549D"/>
    <w:rsid w:val="002B276B"/>
    <w:rsid w:val="002B384C"/>
    <w:rsid w:val="002B4A08"/>
    <w:rsid w:val="002B4D23"/>
    <w:rsid w:val="002B4DD5"/>
    <w:rsid w:val="002B5389"/>
    <w:rsid w:val="002B6348"/>
    <w:rsid w:val="002B694C"/>
    <w:rsid w:val="002C0218"/>
    <w:rsid w:val="002C111A"/>
    <w:rsid w:val="002C20D8"/>
    <w:rsid w:val="002C2F28"/>
    <w:rsid w:val="002C3030"/>
    <w:rsid w:val="002C3A86"/>
    <w:rsid w:val="002C41FD"/>
    <w:rsid w:val="002C4B61"/>
    <w:rsid w:val="002C5523"/>
    <w:rsid w:val="002C612D"/>
    <w:rsid w:val="002D17B1"/>
    <w:rsid w:val="002D492A"/>
    <w:rsid w:val="002D7DFA"/>
    <w:rsid w:val="002E0682"/>
    <w:rsid w:val="002E3EF8"/>
    <w:rsid w:val="002E6F35"/>
    <w:rsid w:val="002F1F5D"/>
    <w:rsid w:val="002F298E"/>
    <w:rsid w:val="002F29B4"/>
    <w:rsid w:val="002F2E91"/>
    <w:rsid w:val="002F48BD"/>
    <w:rsid w:val="002F54D1"/>
    <w:rsid w:val="002F55B5"/>
    <w:rsid w:val="002F6DCF"/>
    <w:rsid w:val="002F6E72"/>
    <w:rsid w:val="002F7E39"/>
    <w:rsid w:val="00301458"/>
    <w:rsid w:val="003044B0"/>
    <w:rsid w:val="003074A8"/>
    <w:rsid w:val="00312F3F"/>
    <w:rsid w:val="003136E4"/>
    <w:rsid w:val="00314821"/>
    <w:rsid w:val="003169E7"/>
    <w:rsid w:val="00316EA5"/>
    <w:rsid w:val="00316FBD"/>
    <w:rsid w:val="003173A7"/>
    <w:rsid w:val="00317917"/>
    <w:rsid w:val="00320BBD"/>
    <w:rsid w:val="00321452"/>
    <w:rsid w:val="00322E11"/>
    <w:rsid w:val="00324533"/>
    <w:rsid w:val="003249D8"/>
    <w:rsid w:val="00324E7A"/>
    <w:rsid w:val="00326E32"/>
    <w:rsid w:val="0032704F"/>
    <w:rsid w:val="00327BE2"/>
    <w:rsid w:val="00330144"/>
    <w:rsid w:val="00330485"/>
    <w:rsid w:val="00332245"/>
    <w:rsid w:val="00333BAA"/>
    <w:rsid w:val="003350B8"/>
    <w:rsid w:val="003357C1"/>
    <w:rsid w:val="00336E3D"/>
    <w:rsid w:val="00344164"/>
    <w:rsid w:val="0034434C"/>
    <w:rsid w:val="00344B64"/>
    <w:rsid w:val="00345F6D"/>
    <w:rsid w:val="003472A1"/>
    <w:rsid w:val="00350E89"/>
    <w:rsid w:val="00350EB1"/>
    <w:rsid w:val="00352FF0"/>
    <w:rsid w:val="00353C62"/>
    <w:rsid w:val="00353F5A"/>
    <w:rsid w:val="00355321"/>
    <w:rsid w:val="00356F4F"/>
    <w:rsid w:val="00357B23"/>
    <w:rsid w:val="0036094E"/>
    <w:rsid w:val="00363613"/>
    <w:rsid w:val="003659A4"/>
    <w:rsid w:val="00366F1D"/>
    <w:rsid w:val="0036714B"/>
    <w:rsid w:val="00367273"/>
    <w:rsid w:val="003725AD"/>
    <w:rsid w:val="00374D72"/>
    <w:rsid w:val="00376AF3"/>
    <w:rsid w:val="003818E1"/>
    <w:rsid w:val="003819E0"/>
    <w:rsid w:val="003825B2"/>
    <w:rsid w:val="00387DE7"/>
    <w:rsid w:val="00390668"/>
    <w:rsid w:val="0039251A"/>
    <w:rsid w:val="00393FF9"/>
    <w:rsid w:val="00395F20"/>
    <w:rsid w:val="003A2802"/>
    <w:rsid w:val="003A29B6"/>
    <w:rsid w:val="003A5D66"/>
    <w:rsid w:val="003B0CEE"/>
    <w:rsid w:val="003B2009"/>
    <w:rsid w:val="003B2B9E"/>
    <w:rsid w:val="003B5026"/>
    <w:rsid w:val="003B603E"/>
    <w:rsid w:val="003B710D"/>
    <w:rsid w:val="003B74FE"/>
    <w:rsid w:val="003C09B6"/>
    <w:rsid w:val="003C2BC5"/>
    <w:rsid w:val="003C2D3E"/>
    <w:rsid w:val="003C512C"/>
    <w:rsid w:val="003C5550"/>
    <w:rsid w:val="003C690A"/>
    <w:rsid w:val="003C6918"/>
    <w:rsid w:val="003C6DDA"/>
    <w:rsid w:val="003C7F97"/>
    <w:rsid w:val="003D14D5"/>
    <w:rsid w:val="003D1992"/>
    <w:rsid w:val="003D393C"/>
    <w:rsid w:val="003D521F"/>
    <w:rsid w:val="003D56DB"/>
    <w:rsid w:val="003D593D"/>
    <w:rsid w:val="003D7A7A"/>
    <w:rsid w:val="003E05F5"/>
    <w:rsid w:val="003E0867"/>
    <w:rsid w:val="003E2E1A"/>
    <w:rsid w:val="003E39AB"/>
    <w:rsid w:val="003E60B5"/>
    <w:rsid w:val="003E7128"/>
    <w:rsid w:val="003E76F8"/>
    <w:rsid w:val="003E77E6"/>
    <w:rsid w:val="003F19D0"/>
    <w:rsid w:val="003F2C4E"/>
    <w:rsid w:val="003F79F0"/>
    <w:rsid w:val="004003E2"/>
    <w:rsid w:val="0040182E"/>
    <w:rsid w:val="00401B78"/>
    <w:rsid w:val="00402A51"/>
    <w:rsid w:val="00406188"/>
    <w:rsid w:val="00407849"/>
    <w:rsid w:val="00412D39"/>
    <w:rsid w:val="004134C7"/>
    <w:rsid w:val="004140C0"/>
    <w:rsid w:val="00414E34"/>
    <w:rsid w:val="00414F42"/>
    <w:rsid w:val="00415B45"/>
    <w:rsid w:val="00415EE7"/>
    <w:rsid w:val="00417096"/>
    <w:rsid w:val="00420FA7"/>
    <w:rsid w:val="004216AD"/>
    <w:rsid w:val="00421E32"/>
    <w:rsid w:val="004223C6"/>
    <w:rsid w:val="0043002E"/>
    <w:rsid w:val="00431A46"/>
    <w:rsid w:val="0043307A"/>
    <w:rsid w:val="004353D5"/>
    <w:rsid w:val="0044160D"/>
    <w:rsid w:val="004419C1"/>
    <w:rsid w:val="00447C9E"/>
    <w:rsid w:val="004517D1"/>
    <w:rsid w:val="00451CF9"/>
    <w:rsid w:val="00453F11"/>
    <w:rsid w:val="00456916"/>
    <w:rsid w:val="0045791B"/>
    <w:rsid w:val="00461245"/>
    <w:rsid w:val="0046125D"/>
    <w:rsid w:val="004623DF"/>
    <w:rsid w:val="00463BEF"/>
    <w:rsid w:val="00463E8F"/>
    <w:rsid w:val="004640ED"/>
    <w:rsid w:val="004675AD"/>
    <w:rsid w:val="00467B98"/>
    <w:rsid w:val="00474160"/>
    <w:rsid w:val="00474D10"/>
    <w:rsid w:val="00475742"/>
    <w:rsid w:val="00476266"/>
    <w:rsid w:val="00480201"/>
    <w:rsid w:val="004812DF"/>
    <w:rsid w:val="00481F12"/>
    <w:rsid w:val="0048399A"/>
    <w:rsid w:val="004862B6"/>
    <w:rsid w:val="00486E8B"/>
    <w:rsid w:val="004929A2"/>
    <w:rsid w:val="00494625"/>
    <w:rsid w:val="00495FF5"/>
    <w:rsid w:val="004A1A3B"/>
    <w:rsid w:val="004A2953"/>
    <w:rsid w:val="004A5C30"/>
    <w:rsid w:val="004A726A"/>
    <w:rsid w:val="004B0350"/>
    <w:rsid w:val="004B23AA"/>
    <w:rsid w:val="004B2E4D"/>
    <w:rsid w:val="004B3A29"/>
    <w:rsid w:val="004B7732"/>
    <w:rsid w:val="004C08B2"/>
    <w:rsid w:val="004C28A2"/>
    <w:rsid w:val="004C43E1"/>
    <w:rsid w:val="004C4841"/>
    <w:rsid w:val="004D032E"/>
    <w:rsid w:val="004D1A0D"/>
    <w:rsid w:val="004D380C"/>
    <w:rsid w:val="004D4533"/>
    <w:rsid w:val="004D6462"/>
    <w:rsid w:val="004D6837"/>
    <w:rsid w:val="004D6B3C"/>
    <w:rsid w:val="004E1A3C"/>
    <w:rsid w:val="004E5F8A"/>
    <w:rsid w:val="004E6601"/>
    <w:rsid w:val="004E70B2"/>
    <w:rsid w:val="004E76B5"/>
    <w:rsid w:val="004F0D58"/>
    <w:rsid w:val="004F180F"/>
    <w:rsid w:val="004F1E07"/>
    <w:rsid w:val="004F20D4"/>
    <w:rsid w:val="004F3294"/>
    <w:rsid w:val="004F3AF1"/>
    <w:rsid w:val="004F5F61"/>
    <w:rsid w:val="004F6505"/>
    <w:rsid w:val="004F6FDA"/>
    <w:rsid w:val="004F7E7D"/>
    <w:rsid w:val="00502BF0"/>
    <w:rsid w:val="00503422"/>
    <w:rsid w:val="00503983"/>
    <w:rsid w:val="00506401"/>
    <w:rsid w:val="005065D3"/>
    <w:rsid w:val="00511FB8"/>
    <w:rsid w:val="00514A92"/>
    <w:rsid w:val="00517C8A"/>
    <w:rsid w:val="00517EE1"/>
    <w:rsid w:val="0052091A"/>
    <w:rsid w:val="00520FDC"/>
    <w:rsid w:val="00521453"/>
    <w:rsid w:val="00522240"/>
    <w:rsid w:val="0052238A"/>
    <w:rsid w:val="00522DC2"/>
    <w:rsid w:val="00525354"/>
    <w:rsid w:val="00525CAF"/>
    <w:rsid w:val="00527A91"/>
    <w:rsid w:val="0053190A"/>
    <w:rsid w:val="00533D35"/>
    <w:rsid w:val="00534E71"/>
    <w:rsid w:val="00540322"/>
    <w:rsid w:val="00541FD9"/>
    <w:rsid w:val="005423C6"/>
    <w:rsid w:val="005423DD"/>
    <w:rsid w:val="00543E49"/>
    <w:rsid w:val="00544125"/>
    <w:rsid w:val="00544914"/>
    <w:rsid w:val="005451D1"/>
    <w:rsid w:val="00545EBA"/>
    <w:rsid w:val="00547DD6"/>
    <w:rsid w:val="00550C69"/>
    <w:rsid w:val="00554170"/>
    <w:rsid w:val="00555B56"/>
    <w:rsid w:val="005614DB"/>
    <w:rsid w:val="0056412F"/>
    <w:rsid w:val="005649FA"/>
    <w:rsid w:val="00566A59"/>
    <w:rsid w:val="0057034B"/>
    <w:rsid w:val="0057147D"/>
    <w:rsid w:val="00571867"/>
    <w:rsid w:val="0057441D"/>
    <w:rsid w:val="00575174"/>
    <w:rsid w:val="00581CF8"/>
    <w:rsid w:val="005822CF"/>
    <w:rsid w:val="00582AC0"/>
    <w:rsid w:val="00584F4E"/>
    <w:rsid w:val="005858CB"/>
    <w:rsid w:val="00591E40"/>
    <w:rsid w:val="00593D37"/>
    <w:rsid w:val="00594A1D"/>
    <w:rsid w:val="00594A27"/>
    <w:rsid w:val="005953A7"/>
    <w:rsid w:val="005A0023"/>
    <w:rsid w:val="005A0FC0"/>
    <w:rsid w:val="005A1BD4"/>
    <w:rsid w:val="005A1EBA"/>
    <w:rsid w:val="005A2B1E"/>
    <w:rsid w:val="005A4375"/>
    <w:rsid w:val="005A6CE9"/>
    <w:rsid w:val="005A6D0F"/>
    <w:rsid w:val="005A755F"/>
    <w:rsid w:val="005B6C77"/>
    <w:rsid w:val="005B7755"/>
    <w:rsid w:val="005B7E29"/>
    <w:rsid w:val="005C0426"/>
    <w:rsid w:val="005C05CC"/>
    <w:rsid w:val="005C0BEE"/>
    <w:rsid w:val="005C3227"/>
    <w:rsid w:val="005C4007"/>
    <w:rsid w:val="005C4C4B"/>
    <w:rsid w:val="005C5FD9"/>
    <w:rsid w:val="005C7126"/>
    <w:rsid w:val="005D0120"/>
    <w:rsid w:val="005D08E9"/>
    <w:rsid w:val="005D2EFF"/>
    <w:rsid w:val="005D51F7"/>
    <w:rsid w:val="005D5B99"/>
    <w:rsid w:val="005E0931"/>
    <w:rsid w:val="005E53AD"/>
    <w:rsid w:val="005E7E80"/>
    <w:rsid w:val="005F59B8"/>
    <w:rsid w:val="005F6618"/>
    <w:rsid w:val="0060002C"/>
    <w:rsid w:val="0060227B"/>
    <w:rsid w:val="0060474E"/>
    <w:rsid w:val="006052E7"/>
    <w:rsid w:val="00606723"/>
    <w:rsid w:val="006105B9"/>
    <w:rsid w:val="00613AB1"/>
    <w:rsid w:val="0061537A"/>
    <w:rsid w:val="006156AC"/>
    <w:rsid w:val="0061591B"/>
    <w:rsid w:val="006177BA"/>
    <w:rsid w:val="00620B2E"/>
    <w:rsid w:val="006219E3"/>
    <w:rsid w:val="00621BD6"/>
    <w:rsid w:val="00624D6D"/>
    <w:rsid w:val="00625F46"/>
    <w:rsid w:val="00630BD4"/>
    <w:rsid w:val="00632159"/>
    <w:rsid w:val="00633A09"/>
    <w:rsid w:val="00633EE9"/>
    <w:rsid w:val="0063593B"/>
    <w:rsid w:val="00635CD7"/>
    <w:rsid w:val="00636760"/>
    <w:rsid w:val="00637890"/>
    <w:rsid w:val="00646853"/>
    <w:rsid w:val="00646C58"/>
    <w:rsid w:val="006471A4"/>
    <w:rsid w:val="00647C16"/>
    <w:rsid w:val="00652D73"/>
    <w:rsid w:val="00653B5F"/>
    <w:rsid w:val="00654A87"/>
    <w:rsid w:val="006555FF"/>
    <w:rsid w:val="006567D1"/>
    <w:rsid w:val="0066247E"/>
    <w:rsid w:val="00663CA8"/>
    <w:rsid w:val="00664509"/>
    <w:rsid w:val="00665003"/>
    <w:rsid w:val="00665005"/>
    <w:rsid w:val="00667794"/>
    <w:rsid w:val="00670CF0"/>
    <w:rsid w:val="00670EC7"/>
    <w:rsid w:val="00671D96"/>
    <w:rsid w:val="00673CC4"/>
    <w:rsid w:val="00673CF1"/>
    <w:rsid w:val="006744A3"/>
    <w:rsid w:val="00675C87"/>
    <w:rsid w:val="00675DA0"/>
    <w:rsid w:val="00680261"/>
    <w:rsid w:val="0068533E"/>
    <w:rsid w:val="0068762E"/>
    <w:rsid w:val="006930CC"/>
    <w:rsid w:val="006942A0"/>
    <w:rsid w:val="0069522B"/>
    <w:rsid w:val="0069585F"/>
    <w:rsid w:val="00695E12"/>
    <w:rsid w:val="00696052"/>
    <w:rsid w:val="006968B6"/>
    <w:rsid w:val="00696CA4"/>
    <w:rsid w:val="006A0062"/>
    <w:rsid w:val="006A06FD"/>
    <w:rsid w:val="006A3F96"/>
    <w:rsid w:val="006B3541"/>
    <w:rsid w:val="006B3781"/>
    <w:rsid w:val="006B3DDF"/>
    <w:rsid w:val="006B4418"/>
    <w:rsid w:val="006B4DA7"/>
    <w:rsid w:val="006B55B0"/>
    <w:rsid w:val="006B581F"/>
    <w:rsid w:val="006B64D6"/>
    <w:rsid w:val="006B77EF"/>
    <w:rsid w:val="006C1CA0"/>
    <w:rsid w:val="006C33FE"/>
    <w:rsid w:val="006C79A7"/>
    <w:rsid w:val="006D2A8F"/>
    <w:rsid w:val="006D319C"/>
    <w:rsid w:val="006D33AD"/>
    <w:rsid w:val="006D51AD"/>
    <w:rsid w:val="006D7EC8"/>
    <w:rsid w:val="006E040A"/>
    <w:rsid w:val="006E3F8B"/>
    <w:rsid w:val="006E4B28"/>
    <w:rsid w:val="006E678E"/>
    <w:rsid w:val="006E68DF"/>
    <w:rsid w:val="006E7D0A"/>
    <w:rsid w:val="006F17FD"/>
    <w:rsid w:val="006F25C5"/>
    <w:rsid w:val="006F7310"/>
    <w:rsid w:val="006F77F5"/>
    <w:rsid w:val="00701449"/>
    <w:rsid w:val="00702E42"/>
    <w:rsid w:val="007040EA"/>
    <w:rsid w:val="00705D38"/>
    <w:rsid w:val="0070697C"/>
    <w:rsid w:val="00706DAA"/>
    <w:rsid w:val="00711856"/>
    <w:rsid w:val="00714A2F"/>
    <w:rsid w:val="007206B2"/>
    <w:rsid w:val="00720B4A"/>
    <w:rsid w:val="0072119E"/>
    <w:rsid w:val="007248E4"/>
    <w:rsid w:val="00724A70"/>
    <w:rsid w:val="007250FB"/>
    <w:rsid w:val="007268CC"/>
    <w:rsid w:val="007270C8"/>
    <w:rsid w:val="007306A8"/>
    <w:rsid w:val="00730775"/>
    <w:rsid w:val="00731AF3"/>
    <w:rsid w:val="007321DE"/>
    <w:rsid w:val="00733DD8"/>
    <w:rsid w:val="00733E89"/>
    <w:rsid w:val="00734548"/>
    <w:rsid w:val="007346A4"/>
    <w:rsid w:val="00734CB7"/>
    <w:rsid w:val="00737C8F"/>
    <w:rsid w:val="0074276D"/>
    <w:rsid w:val="007462B5"/>
    <w:rsid w:val="00747746"/>
    <w:rsid w:val="00751379"/>
    <w:rsid w:val="007515A5"/>
    <w:rsid w:val="00753375"/>
    <w:rsid w:val="00754DAA"/>
    <w:rsid w:val="00764B5B"/>
    <w:rsid w:val="007653C8"/>
    <w:rsid w:val="00770CD3"/>
    <w:rsid w:val="007722C1"/>
    <w:rsid w:val="00772793"/>
    <w:rsid w:val="00772A24"/>
    <w:rsid w:val="007750D2"/>
    <w:rsid w:val="00775CF3"/>
    <w:rsid w:val="007829C2"/>
    <w:rsid w:val="00783A2C"/>
    <w:rsid w:val="007911B1"/>
    <w:rsid w:val="00791463"/>
    <w:rsid w:val="007918D5"/>
    <w:rsid w:val="00792B08"/>
    <w:rsid w:val="00792B15"/>
    <w:rsid w:val="0079445C"/>
    <w:rsid w:val="00794EF6"/>
    <w:rsid w:val="007957D5"/>
    <w:rsid w:val="007970DC"/>
    <w:rsid w:val="007971F1"/>
    <w:rsid w:val="00797439"/>
    <w:rsid w:val="007A134D"/>
    <w:rsid w:val="007A2F3D"/>
    <w:rsid w:val="007A4B75"/>
    <w:rsid w:val="007A6318"/>
    <w:rsid w:val="007A7E54"/>
    <w:rsid w:val="007B0177"/>
    <w:rsid w:val="007B0432"/>
    <w:rsid w:val="007B1276"/>
    <w:rsid w:val="007B30FB"/>
    <w:rsid w:val="007B3D5B"/>
    <w:rsid w:val="007B4135"/>
    <w:rsid w:val="007C1541"/>
    <w:rsid w:val="007C1C52"/>
    <w:rsid w:val="007C28E6"/>
    <w:rsid w:val="007C2FAE"/>
    <w:rsid w:val="007C4848"/>
    <w:rsid w:val="007C5CF0"/>
    <w:rsid w:val="007C65D0"/>
    <w:rsid w:val="007C700A"/>
    <w:rsid w:val="007D05CE"/>
    <w:rsid w:val="007D3665"/>
    <w:rsid w:val="007D5C38"/>
    <w:rsid w:val="007D6B29"/>
    <w:rsid w:val="007D7D93"/>
    <w:rsid w:val="007E016A"/>
    <w:rsid w:val="007E18B8"/>
    <w:rsid w:val="007E2063"/>
    <w:rsid w:val="007E2393"/>
    <w:rsid w:val="007E5111"/>
    <w:rsid w:val="007E561E"/>
    <w:rsid w:val="007E7F80"/>
    <w:rsid w:val="007F01D8"/>
    <w:rsid w:val="007F168F"/>
    <w:rsid w:val="007F2838"/>
    <w:rsid w:val="007F4DD3"/>
    <w:rsid w:val="007F5E7D"/>
    <w:rsid w:val="007F688F"/>
    <w:rsid w:val="00801735"/>
    <w:rsid w:val="008076CC"/>
    <w:rsid w:val="0080773F"/>
    <w:rsid w:val="008119F7"/>
    <w:rsid w:val="00812BFF"/>
    <w:rsid w:val="0081558B"/>
    <w:rsid w:val="00816DFA"/>
    <w:rsid w:val="0082105B"/>
    <w:rsid w:val="0082458C"/>
    <w:rsid w:val="00825171"/>
    <w:rsid w:val="00825922"/>
    <w:rsid w:val="00827FC3"/>
    <w:rsid w:val="008311AC"/>
    <w:rsid w:val="00833B42"/>
    <w:rsid w:val="00836D45"/>
    <w:rsid w:val="00842B00"/>
    <w:rsid w:val="008452C0"/>
    <w:rsid w:val="00845B29"/>
    <w:rsid w:val="008473F4"/>
    <w:rsid w:val="008542F6"/>
    <w:rsid w:val="0085453B"/>
    <w:rsid w:val="00855652"/>
    <w:rsid w:val="0085607A"/>
    <w:rsid w:val="00857FCA"/>
    <w:rsid w:val="0086629E"/>
    <w:rsid w:val="008676FD"/>
    <w:rsid w:val="00867B78"/>
    <w:rsid w:val="00870E9C"/>
    <w:rsid w:val="00872225"/>
    <w:rsid w:val="0087279A"/>
    <w:rsid w:val="008741FA"/>
    <w:rsid w:val="0087525C"/>
    <w:rsid w:val="008757C3"/>
    <w:rsid w:val="00876393"/>
    <w:rsid w:val="008771DA"/>
    <w:rsid w:val="00885847"/>
    <w:rsid w:val="0088698C"/>
    <w:rsid w:val="00890817"/>
    <w:rsid w:val="00891451"/>
    <w:rsid w:val="00895A02"/>
    <w:rsid w:val="0089676C"/>
    <w:rsid w:val="00897612"/>
    <w:rsid w:val="00897E01"/>
    <w:rsid w:val="00897FDF"/>
    <w:rsid w:val="008A076F"/>
    <w:rsid w:val="008A15E6"/>
    <w:rsid w:val="008A17DE"/>
    <w:rsid w:val="008A1EE5"/>
    <w:rsid w:val="008A2028"/>
    <w:rsid w:val="008A30B0"/>
    <w:rsid w:val="008A4D01"/>
    <w:rsid w:val="008A4E09"/>
    <w:rsid w:val="008A549A"/>
    <w:rsid w:val="008A7EAD"/>
    <w:rsid w:val="008B5C1D"/>
    <w:rsid w:val="008B77A6"/>
    <w:rsid w:val="008C06FE"/>
    <w:rsid w:val="008C0AFE"/>
    <w:rsid w:val="008C1259"/>
    <w:rsid w:val="008C39C9"/>
    <w:rsid w:val="008C6775"/>
    <w:rsid w:val="008C7362"/>
    <w:rsid w:val="008D1C7B"/>
    <w:rsid w:val="008D1C92"/>
    <w:rsid w:val="008D2DF3"/>
    <w:rsid w:val="008D3335"/>
    <w:rsid w:val="008D3955"/>
    <w:rsid w:val="008D421F"/>
    <w:rsid w:val="008D79CE"/>
    <w:rsid w:val="008E2E48"/>
    <w:rsid w:val="008E3465"/>
    <w:rsid w:val="008E4771"/>
    <w:rsid w:val="008F2D6A"/>
    <w:rsid w:val="008F3036"/>
    <w:rsid w:val="008F38A0"/>
    <w:rsid w:val="008F3FBF"/>
    <w:rsid w:val="008F4233"/>
    <w:rsid w:val="008F45BE"/>
    <w:rsid w:val="008F6CF9"/>
    <w:rsid w:val="009008E5"/>
    <w:rsid w:val="00903204"/>
    <w:rsid w:val="00905AC4"/>
    <w:rsid w:val="00907D32"/>
    <w:rsid w:val="009106F7"/>
    <w:rsid w:val="00914277"/>
    <w:rsid w:val="00916A73"/>
    <w:rsid w:val="009202B4"/>
    <w:rsid w:val="00920680"/>
    <w:rsid w:val="009219B3"/>
    <w:rsid w:val="0092657A"/>
    <w:rsid w:val="00933FAF"/>
    <w:rsid w:val="009347F6"/>
    <w:rsid w:val="0093658F"/>
    <w:rsid w:val="00940306"/>
    <w:rsid w:val="00943B37"/>
    <w:rsid w:val="00946315"/>
    <w:rsid w:val="00946E43"/>
    <w:rsid w:val="00946EDC"/>
    <w:rsid w:val="0094706F"/>
    <w:rsid w:val="009477DD"/>
    <w:rsid w:val="00953220"/>
    <w:rsid w:val="00953CFE"/>
    <w:rsid w:val="00953D9A"/>
    <w:rsid w:val="00954103"/>
    <w:rsid w:val="009541DF"/>
    <w:rsid w:val="009542FC"/>
    <w:rsid w:val="009559F4"/>
    <w:rsid w:val="0096082C"/>
    <w:rsid w:val="00961328"/>
    <w:rsid w:val="00961D52"/>
    <w:rsid w:val="00962518"/>
    <w:rsid w:val="00962845"/>
    <w:rsid w:val="00966224"/>
    <w:rsid w:val="009669F2"/>
    <w:rsid w:val="00967ACD"/>
    <w:rsid w:val="0097086F"/>
    <w:rsid w:val="00970F90"/>
    <w:rsid w:val="009723E5"/>
    <w:rsid w:val="00972DF4"/>
    <w:rsid w:val="00974B46"/>
    <w:rsid w:val="00976875"/>
    <w:rsid w:val="0098126B"/>
    <w:rsid w:val="00981D53"/>
    <w:rsid w:val="009863A7"/>
    <w:rsid w:val="00986F12"/>
    <w:rsid w:val="009903E7"/>
    <w:rsid w:val="00990D2B"/>
    <w:rsid w:val="00991708"/>
    <w:rsid w:val="00993EBB"/>
    <w:rsid w:val="0099685B"/>
    <w:rsid w:val="009A00E2"/>
    <w:rsid w:val="009A0B6B"/>
    <w:rsid w:val="009A1C00"/>
    <w:rsid w:val="009A759C"/>
    <w:rsid w:val="009B0006"/>
    <w:rsid w:val="009B1885"/>
    <w:rsid w:val="009B21D3"/>
    <w:rsid w:val="009B4598"/>
    <w:rsid w:val="009C224C"/>
    <w:rsid w:val="009C22F2"/>
    <w:rsid w:val="009C26DA"/>
    <w:rsid w:val="009C2E4E"/>
    <w:rsid w:val="009C501A"/>
    <w:rsid w:val="009C5121"/>
    <w:rsid w:val="009C5AFF"/>
    <w:rsid w:val="009D0293"/>
    <w:rsid w:val="009D1AE2"/>
    <w:rsid w:val="009D24B0"/>
    <w:rsid w:val="009D45A4"/>
    <w:rsid w:val="009D6E8B"/>
    <w:rsid w:val="009D70EF"/>
    <w:rsid w:val="009D779F"/>
    <w:rsid w:val="009E152F"/>
    <w:rsid w:val="009E4E73"/>
    <w:rsid w:val="009F09C7"/>
    <w:rsid w:val="009F43B7"/>
    <w:rsid w:val="009F73F8"/>
    <w:rsid w:val="00A000C7"/>
    <w:rsid w:val="00A00488"/>
    <w:rsid w:val="00A019CB"/>
    <w:rsid w:val="00A02638"/>
    <w:rsid w:val="00A02E8C"/>
    <w:rsid w:val="00A03FD8"/>
    <w:rsid w:val="00A06BBC"/>
    <w:rsid w:val="00A10B0B"/>
    <w:rsid w:val="00A10CEF"/>
    <w:rsid w:val="00A129D4"/>
    <w:rsid w:val="00A132AA"/>
    <w:rsid w:val="00A1539E"/>
    <w:rsid w:val="00A158EB"/>
    <w:rsid w:val="00A16382"/>
    <w:rsid w:val="00A21195"/>
    <w:rsid w:val="00A21724"/>
    <w:rsid w:val="00A21BAA"/>
    <w:rsid w:val="00A228E2"/>
    <w:rsid w:val="00A23602"/>
    <w:rsid w:val="00A26DD7"/>
    <w:rsid w:val="00A27537"/>
    <w:rsid w:val="00A31691"/>
    <w:rsid w:val="00A46060"/>
    <w:rsid w:val="00A464A1"/>
    <w:rsid w:val="00A519B9"/>
    <w:rsid w:val="00A52E86"/>
    <w:rsid w:val="00A53AF1"/>
    <w:rsid w:val="00A557A0"/>
    <w:rsid w:val="00A563EB"/>
    <w:rsid w:val="00A5682E"/>
    <w:rsid w:val="00A56FE7"/>
    <w:rsid w:val="00A60646"/>
    <w:rsid w:val="00A6357C"/>
    <w:rsid w:val="00A65700"/>
    <w:rsid w:val="00A66693"/>
    <w:rsid w:val="00A66D30"/>
    <w:rsid w:val="00A6765F"/>
    <w:rsid w:val="00A678E4"/>
    <w:rsid w:val="00A7105A"/>
    <w:rsid w:val="00A71327"/>
    <w:rsid w:val="00A7296B"/>
    <w:rsid w:val="00A76F97"/>
    <w:rsid w:val="00A8025A"/>
    <w:rsid w:val="00A82F5F"/>
    <w:rsid w:val="00A92105"/>
    <w:rsid w:val="00A94778"/>
    <w:rsid w:val="00A94BC2"/>
    <w:rsid w:val="00A959BF"/>
    <w:rsid w:val="00A9611F"/>
    <w:rsid w:val="00A96AE7"/>
    <w:rsid w:val="00AA510E"/>
    <w:rsid w:val="00AA57E5"/>
    <w:rsid w:val="00AA7DB1"/>
    <w:rsid w:val="00AA7E19"/>
    <w:rsid w:val="00AB2B7D"/>
    <w:rsid w:val="00AC020B"/>
    <w:rsid w:val="00AC0897"/>
    <w:rsid w:val="00AC0FDE"/>
    <w:rsid w:val="00AC129B"/>
    <w:rsid w:val="00AC295A"/>
    <w:rsid w:val="00AC2DF6"/>
    <w:rsid w:val="00AC40BD"/>
    <w:rsid w:val="00AC48FB"/>
    <w:rsid w:val="00AC555F"/>
    <w:rsid w:val="00AC6A86"/>
    <w:rsid w:val="00AD287B"/>
    <w:rsid w:val="00AD44AC"/>
    <w:rsid w:val="00AD5577"/>
    <w:rsid w:val="00AD5874"/>
    <w:rsid w:val="00AD6307"/>
    <w:rsid w:val="00AE17DF"/>
    <w:rsid w:val="00AE5499"/>
    <w:rsid w:val="00AE7FBB"/>
    <w:rsid w:val="00AF15FF"/>
    <w:rsid w:val="00AF280E"/>
    <w:rsid w:val="00AF64A3"/>
    <w:rsid w:val="00AF7310"/>
    <w:rsid w:val="00AF7600"/>
    <w:rsid w:val="00B01EB0"/>
    <w:rsid w:val="00B02E8C"/>
    <w:rsid w:val="00B0440B"/>
    <w:rsid w:val="00B064F3"/>
    <w:rsid w:val="00B11632"/>
    <w:rsid w:val="00B11826"/>
    <w:rsid w:val="00B12688"/>
    <w:rsid w:val="00B12E1F"/>
    <w:rsid w:val="00B1311B"/>
    <w:rsid w:val="00B147C6"/>
    <w:rsid w:val="00B1492E"/>
    <w:rsid w:val="00B1558F"/>
    <w:rsid w:val="00B17AEF"/>
    <w:rsid w:val="00B2051D"/>
    <w:rsid w:val="00B24729"/>
    <w:rsid w:val="00B27740"/>
    <w:rsid w:val="00B279B1"/>
    <w:rsid w:val="00B300B3"/>
    <w:rsid w:val="00B33F94"/>
    <w:rsid w:val="00B35831"/>
    <w:rsid w:val="00B402AD"/>
    <w:rsid w:val="00B4127D"/>
    <w:rsid w:val="00B4221D"/>
    <w:rsid w:val="00B44E6A"/>
    <w:rsid w:val="00B450C3"/>
    <w:rsid w:val="00B47AD2"/>
    <w:rsid w:val="00B51180"/>
    <w:rsid w:val="00B5224F"/>
    <w:rsid w:val="00B535A2"/>
    <w:rsid w:val="00B5484D"/>
    <w:rsid w:val="00B5634C"/>
    <w:rsid w:val="00B56D20"/>
    <w:rsid w:val="00B65812"/>
    <w:rsid w:val="00B673DA"/>
    <w:rsid w:val="00B716BA"/>
    <w:rsid w:val="00B73A1F"/>
    <w:rsid w:val="00B7510E"/>
    <w:rsid w:val="00B80016"/>
    <w:rsid w:val="00B807D1"/>
    <w:rsid w:val="00B814A3"/>
    <w:rsid w:val="00B81C02"/>
    <w:rsid w:val="00B84142"/>
    <w:rsid w:val="00B86733"/>
    <w:rsid w:val="00B92498"/>
    <w:rsid w:val="00B94F0C"/>
    <w:rsid w:val="00B97A7E"/>
    <w:rsid w:val="00B97E05"/>
    <w:rsid w:val="00BA104A"/>
    <w:rsid w:val="00BA201C"/>
    <w:rsid w:val="00BA453A"/>
    <w:rsid w:val="00BA6AB1"/>
    <w:rsid w:val="00BA6C95"/>
    <w:rsid w:val="00BB26AE"/>
    <w:rsid w:val="00BB4463"/>
    <w:rsid w:val="00BB5128"/>
    <w:rsid w:val="00BB55D0"/>
    <w:rsid w:val="00BB56F9"/>
    <w:rsid w:val="00BB5AB4"/>
    <w:rsid w:val="00BB64AD"/>
    <w:rsid w:val="00BB64C2"/>
    <w:rsid w:val="00BB72E5"/>
    <w:rsid w:val="00BC2754"/>
    <w:rsid w:val="00BC4014"/>
    <w:rsid w:val="00BC5B60"/>
    <w:rsid w:val="00BC66A3"/>
    <w:rsid w:val="00BC7DFC"/>
    <w:rsid w:val="00BD0223"/>
    <w:rsid w:val="00BD38AA"/>
    <w:rsid w:val="00BD3C2B"/>
    <w:rsid w:val="00BD447E"/>
    <w:rsid w:val="00BD5B39"/>
    <w:rsid w:val="00BD65F1"/>
    <w:rsid w:val="00BD6706"/>
    <w:rsid w:val="00BD751D"/>
    <w:rsid w:val="00BD7926"/>
    <w:rsid w:val="00BE0FD4"/>
    <w:rsid w:val="00BE31DC"/>
    <w:rsid w:val="00BE4598"/>
    <w:rsid w:val="00BE5705"/>
    <w:rsid w:val="00BF0A70"/>
    <w:rsid w:val="00BF18C8"/>
    <w:rsid w:val="00BF2CA5"/>
    <w:rsid w:val="00BF5354"/>
    <w:rsid w:val="00BF664D"/>
    <w:rsid w:val="00BF69FE"/>
    <w:rsid w:val="00BF791E"/>
    <w:rsid w:val="00C005C9"/>
    <w:rsid w:val="00C016EC"/>
    <w:rsid w:val="00C051EB"/>
    <w:rsid w:val="00C16613"/>
    <w:rsid w:val="00C20096"/>
    <w:rsid w:val="00C218C7"/>
    <w:rsid w:val="00C21F21"/>
    <w:rsid w:val="00C23462"/>
    <w:rsid w:val="00C24CC1"/>
    <w:rsid w:val="00C260F0"/>
    <w:rsid w:val="00C33634"/>
    <w:rsid w:val="00C3488D"/>
    <w:rsid w:val="00C34B6C"/>
    <w:rsid w:val="00C360DC"/>
    <w:rsid w:val="00C4489F"/>
    <w:rsid w:val="00C4645C"/>
    <w:rsid w:val="00C50C75"/>
    <w:rsid w:val="00C51005"/>
    <w:rsid w:val="00C518F7"/>
    <w:rsid w:val="00C52042"/>
    <w:rsid w:val="00C52A1B"/>
    <w:rsid w:val="00C52FE6"/>
    <w:rsid w:val="00C556F1"/>
    <w:rsid w:val="00C558C1"/>
    <w:rsid w:val="00C559A3"/>
    <w:rsid w:val="00C566A3"/>
    <w:rsid w:val="00C57EF7"/>
    <w:rsid w:val="00C610FB"/>
    <w:rsid w:val="00C61102"/>
    <w:rsid w:val="00C63516"/>
    <w:rsid w:val="00C639E8"/>
    <w:rsid w:val="00C63DDC"/>
    <w:rsid w:val="00C6593E"/>
    <w:rsid w:val="00C65D23"/>
    <w:rsid w:val="00C67883"/>
    <w:rsid w:val="00C72D0D"/>
    <w:rsid w:val="00C730F9"/>
    <w:rsid w:val="00C734C4"/>
    <w:rsid w:val="00C7386A"/>
    <w:rsid w:val="00C73B5D"/>
    <w:rsid w:val="00C73DC2"/>
    <w:rsid w:val="00C747BC"/>
    <w:rsid w:val="00C74D25"/>
    <w:rsid w:val="00C76AB0"/>
    <w:rsid w:val="00C76BD8"/>
    <w:rsid w:val="00C77259"/>
    <w:rsid w:val="00C77671"/>
    <w:rsid w:val="00C80A53"/>
    <w:rsid w:val="00C80F0D"/>
    <w:rsid w:val="00C84A6E"/>
    <w:rsid w:val="00C9033C"/>
    <w:rsid w:val="00C91A03"/>
    <w:rsid w:val="00C93133"/>
    <w:rsid w:val="00C938D5"/>
    <w:rsid w:val="00C93ED9"/>
    <w:rsid w:val="00C94A83"/>
    <w:rsid w:val="00C94AA5"/>
    <w:rsid w:val="00C96E6F"/>
    <w:rsid w:val="00CA2679"/>
    <w:rsid w:val="00CA26F4"/>
    <w:rsid w:val="00CA2A6E"/>
    <w:rsid w:val="00CB0F9F"/>
    <w:rsid w:val="00CB1968"/>
    <w:rsid w:val="00CB437D"/>
    <w:rsid w:val="00CB6C05"/>
    <w:rsid w:val="00CB7590"/>
    <w:rsid w:val="00CB788B"/>
    <w:rsid w:val="00CC1E1F"/>
    <w:rsid w:val="00CC3A74"/>
    <w:rsid w:val="00CC3CF1"/>
    <w:rsid w:val="00CC424F"/>
    <w:rsid w:val="00CC48E1"/>
    <w:rsid w:val="00CC5C04"/>
    <w:rsid w:val="00CC5FA6"/>
    <w:rsid w:val="00CC7087"/>
    <w:rsid w:val="00CD0480"/>
    <w:rsid w:val="00CD177E"/>
    <w:rsid w:val="00CD58C5"/>
    <w:rsid w:val="00CD7B9E"/>
    <w:rsid w:val="00CE0194"/>
    <w:rsid w:val="00CE19DB"/>
    <w:rsid w:val="00CE1D8C"/>
    <w:rsid w:val="00CE4BB6"/>
    <w:rsid w:val="00CE69C1"/>
    <w:rsid w:val="00CE750F"/>
    <w:rsid w:val="00CF1834"/>
    <w:rsid w:val="00CF5337"/>
    <w:rsid w:val="00CF6AC5"/>
    <w:rsid w:val="00D01642"/>
    <w:rsid w:val="00D07086"/>
    <w:rsid w:val="00D07265"/>
    <w:rsid w:val="00D11546"/>
    <w:rsid w:val="00D11DC2"/>
    <w:rsid w:val="00D12E07"/>
    <w:rsid w:val="00D148F7"/>
    <w:rsid w:val="00D14AA3"/>
    <w:rsid w:val="00D15B51"/>
    <w:rsid w:val="00D1602C"/>
    <w:rsid w:val="00D24D75"/>
    <w:rsid w:val="00D27B82"/>
    <w:rsid w:val="00D31378"/>
    <w:rsid w:val="00D348E3"/>
    <w:rsid w:val="00D36D84"/>
    <w:rsid w:val="00D40A41"/>
    <w:rsid w:val="00D40EA1"/>
    <w:rsid w:val="00D4150F"/>
    <w:rsid w:val="00D45954"/>
    <w:rsid w:val="00D464CF"/>
    <w:rsid w:val="00D477AF"/>
    <w:rsid w:val="00D501D2"/>
    <w:rsid w:val="00D52E0C"/>
    <w:rsid w:val="00D57850"/>
    <w:rsid w:val="00D61417"/>
    <w:rsid w:val="00D61539"/>
    <w:rsid w:val="00D63AB2"/>
    <w:rsid w:val="00D647B3"/>
    <w:rsid w:val="00D677CC"/>
    <w:rsid w:val="00D702E9"/>
    <w:rsid w:val="00D725B0"/>
    <w:rsid w:val="00D76686"/>
    <w:rsid w:val="00D80F71"/>
    <w:rsid w:val="00D83D3B"/>
    <w:rsid w:val="00D84D38"/>
    <w:rsid w:val="00D85B09"/>
    <w:rsid w:val="00D86E9D"/>
    <w:rsid w:val="00D95C45"/>
    <w:rsid w:val="00DA01C0"/>
    <w:rsid w:val="00DA0D78"/>
    <w:rsid w:val="00DA0EDC"/>
    <w:rsid w:val="00DA10CC"/>
    <w:rsid w:val="00DA1E5C"/>
    <w:rsid w:val="00DA244A"/>
    <w:rsid w:val="00DA42C1"/>
    <w:rsid w:val="00DA47F1"/>
    <w:rsid w:val="00DB09BF"/>
    <w:rsid w:val="00DB1FA4"/>
    <w:rsid w:val="00DB3A33"/>
    <w:rsid w:val="00DB3C5A"/>
    <w:rsid w:val="00DB4299"/>
    <w:rsid w:val="00DB595D"/>
    <w:rsid w:val="00DB64EF"/>
    <w:rsid w:val="00DB67F6"/>
    <w:rsid w:val="00DC079C"/>
    <w:rsid w:val="00DC6543"/>
    <w:rsid w:val="00DD230E"/>
    <w:rsid w:val="00DD72C4"/>
    <w:rsid w:val="00DE20F2"/>
    <w:rsid w:val="00DE6D0C"/>
    <w:rsid w:val="00DF42DF"/>
    <w:rsid w:val="00DF6248"/>
    <w:rsid w:val="00DF6927"/>
    <w:rsid w:val="00DF7456"/>
    <w:rsid w:val="00E000C1"/>
    <w:rsid w:val="00E01C80"/>
    <w:rsid w:val="00E03C84"/>
    <w:rsid w:val="00E106C5"/>
    <w:rsid w:val="00E110FB"/>
    <w:rsid w:val="00E11E5B"/>
    <w:rsid w:val="00E16A04"/>
    <w:rsid w:val="00E178D3"/>
    <w:rsid w:val="00E20B87"/>
    <w:rsid w:val="00E2306A"/>
    <w:rsid w:val="00E2343F"/>
    <w:rsid w:val="00E26F02"/>
    <w:rsid w:val="00E27C03"/>
    <w:rsid w:val="00E30AF5"/>
    <w:rsid w:val="00E31C1C"/>
    <w:rsid w:val="00E31EEA"/>
    <w:rsid w:val="00E4057E"/>
    <w:rsid w:val="00E40C40"/>
    <w:rsid w:val="00E410E8"/>
    <w:rsid w:val="00E41C9D"/>
    <w:rsid w:val="00E42081"/>
    <w:rsid w:val="00E435E0"/>
    <w:rsid w:val="00E43D6F"/>
    <w:rsid w:val="00E45B52"/>
    <w:rsid w:val="00E47DBD"/>
    <w:rsid w:val="00E51828"/>
    <w:rsid w:val="00E54465"/>
    <w:rsid w:val="00E54E9C"/>
    <w:rsid w:val="00E5589F"/>
    <w:rsid w:val="00E55CAA"/>
    <w:rsid w:val="00E56D7C"/>
    <w:rsid w:val="00E57C31"/>
    <w:rsid w:val="00E57CF6"/>
    <w:rsid w:val="00E60AF4"/>
    <w:rsid w:val="00E62F2D"/>
    <w:rsid w:val="00E639EE"/>
    <w:rsid w:val="00E63BC0"/>
    <w:rsid w:val="00E6483F"/>
    <w:rsid w:val="00E652CF"/>
    <w:rsid w:val="00E703CA"/>
    <w:rsid w:val="00E725A7"/>
    <w:rsid w:val="00E73F2B"/>
    <w:rsid w:val="00E74256"/>
    <w:rsid w:val="00E74D51"/>
    <w:rsid w:val="00E76C05"/>
    <w:rsid w:val="00E7716F"/>
    <w:rsid w:val="00E771B0"/>
    <w:rsid w:val="00E81DCF"/>
    <w:rsid w:val="00E81F29"/>
    <w:rsid w:val="00E838E5"/>
    <w:rsid w:val="00E841B4"/>
    <w:rsid w:val="00E875B7"/>
    <w:rsid w:val="00EA2336"/>
    <w:rsid w:val="00EA2AE9"/>
    <w:rsid w:val="00EA4ABB"/>
    <w:rsid w:val="00EA68EE"/>
    <w:rsid w:val="00EA7D37"/>
    <w:rsid w:val="00EB0DC4"/>
    <w:rsid w:val="00EB0DED"/>
    <w:rsid w:val="00EB2161"/>
    <w:rsid w:val="00EB22C2"/>
    <w:rsid w:val="00EB44DB"/>
    <w:rsid w:val="00EC0C40"/>
    <w:rsid w:val="00EC1383"/>
    <w:rsid w:val="00EC188D"/>
    <w:rsid w:val="00EC234C"/>
    <w:rsid w:val="00EC4164"/>
    <w:rsid w:val="00EC4E8D"/>
    <w:rsid w:val="00EC5587"/>
    <w:rsid w:val="00EC6FD3"/>
    <w:rsid w:val="00ED2698"/>
    <w:rsid w:val="00ED6A28"/>
    <w:rsid w:val="00ED71D1"/>
    <w:rsid w:val="00EE1EC3"/>
    <w:rsid w:val="00EE2F8F"/>
    <w:rsid w:val="00EE4AE2"/>
    <w:rsid w:val="00EE6EB0"/>
    <w:rsid w:val="00EE711D"/>
    <w:rsid w:val="00EE741B"/>
    <w:rsid w:val="00EE7E71"/>
    <w:rsid w:val="00EF055C"/>
    <w:rsid w:val="00EF1673"/>
    <w:rsid w:val="00EF2155"/>
    <w:rsid w:val="00EF233C"/>
    <w:rsid w:val="00EF3EE8"/>
    <w:rsid w:val="00EF55F8"/>
    <w:rsid w:val="00F00739"/>
    <w:rsid w:val="00F02D9A"/>
    <w:rsid w:val="00F02F13"/>
    <w:rsid w:val="00F04F71"/>
    <w:rsid w:val="00F0526B"/>
    <w:rsid w:val="00F053ED"/>
    <w:rsid w:val="00F105C9"/>
    <w:rsid w:val="00F10FC9"/>
    <w:rsid w:val="00F11A40"/>
    <w:rsid w:val="00F12065"/>
    <w:rsid w:val="00F14051"/>
    <w:rsid w:val="00F14F03"/>
    <w:rsid w:val="00F150E8"/>
    <w:rsid w:val="00F170BB"/>
    <w:rsid w:val="00F1729C"/>
    <w:rsid w:val="00F23E1D"/>
    <w:rsid w:val="00F265FB"/>
    <w:rsid w:val="00F26982"/>
    <w:rsid w:val="00F27456"/>
    <w:rsid w:val="00F27CD4"/>
    <w:rsid w:val="00F27EBA"/>
    <w:rsid w:val="00F321EC"/>
    <w:rsid w:val="00F337F6"/>
    <w:rsid w:val="00F35081"/>
    <w:rsid w:val="00F36815"/>
    <w:rsid w:val="00F37A4A"/>
    <w:rsid w:val="00F410A3"/>
    <w:rsid w:val="00F413CF"/>
    <w:rsid w:val="00F41A9D"/>
    <w:rsid w:val="00F422A3"/>
    <w:rsid w:val="00F440F2"/>
    <w:rsid w:val="00F44223"/>
    <w:rsid w:val="00F45866"/>
    <w:rsid w:val="00F46233"/>
    <w:rsid w:val="00F46D6E"/>
    <w:rsid w:val="00F50175"/>
    <w:rsid w:val="00F51C53"/>
    <w:rsid w:val="00F53613"/>
    <w:rsid w:val="00F66DAD"/>
    <w:rsid w:val="00F67073"/>
    <w:rsid w:val="00F70F09"/>
    <w:rsid w:val="00F7163E"/>
    <w:rsid w:val="00F71663"/>
    <w:rsid w:val="00F71A83"/>
    <w:rsid w:val="00F72C43"/>
    <w:rsid w:val="00F73BAF"/>
    <w:rsid w:val="00F74483"/>
    <w:rsid w:val="00F74510"/>
    <w:rsid w:val="00F7785A"/>
    <w:rsid w:val="00F80710"/>
    <w:rsid w:val="00F81814"/>
    <w:rsid w:val="00F82B86"/>
    <w:rsid w:val="00F831FC"/>
    <w:rsid w:val="00F83C0F"/>
    <w:rsid w:val="00F83FAF"/>
    <w:rsid w:val="00F869F5"/>
    <w:rsid w:val="00F96874"/>
    <w:rsid w:val="00F97F77"/>
    <w:rsid w:val="00FA04CF"/>
    <w:rsid w:val="00FA1FDE"/>
    <w:rsid w:val="00FA3B4D"/>
    <w:rsid w:val="00FA41D8"/>
    <w:rsid w:val="00FA62D8"/>
    <w:rsid w:val="00FA6D21"/>
    <w:rsid w:val="00FA6E4A"/>
    <w:rsid w:val="00FB2723"/>
    <w:rsid w:val="00FB37E4"/>
    <w:rsid w:val="00FB3A4E"/>
    <w:rsid w:val="00FB42C5"/>
    <w:rsid w:val="00FB50E4"/>
    <w:rsid w:val="00FB5E74"/>
    <w:rsid w:val="00FC48E2"/>
    <w:rsid w:val="00FC526B"/>
    <w:rsid w:val="00FD10DD"/>
    <w:rsid w:val="00FD1D3E"/>
    <w:rsid w:val="00FD3F3C"/>
    <w:rsid w:val="00FD4AB7"/>
    <w:rsid w:val="00FD7086"/>
    <w:rsid w:val="00FD70E6"/>
    <w:rsid w:val="00FD76D1"/>
    <w:rsid w:val="00FE4F56"/>
    <w:rsid w:val="00FE50B0"/>
    <w:rsid w:val="00FE68D8"/>
    <w:rsid w:val="00FF225B"/>
    <w:rsid w:val="00FF2EC7"/>
    <w:rsid w:val="00FF37AB"/>
    <w:rsid w:val="00FF46CE"/>
    <w:rsid w:val="00FF4A1D"/>
    <w:rsid w:val="00FF5989"/>
    <w:rsid w:val="00FF6AE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FB4AA77"/>
  <w15:docId w15:val="{6A8CD9C7-AA86-4E2A-9F0B-79789B3F1F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4D6D"/>
  </w:style>
  <w:style w:type="paragraph" w:styleId="Heading1">
    <w:name w:val="heading 1"/>
    <w:basedOn w:val="Normal"/>
    <w:next w:val="Normal"/>
    <w:link w:val="Heading1Char"/>
    <w:uiPriority w:val="9"/>
    <w:qFormat/>
    <w:rsid w:val="003819E0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numPr>
        <w:numId w:val="1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numPr>
        <w:numId w:val="3"/>
      </w:numPr>
      <w:spacing w:after="0"/>
      <w:ind w:left="714" w:hanging="357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3758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819E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870E9C"/>
    <w:pPr>
      <w:spacing w:after="100"/>
      <w:ind w:left="0"/>
    </w:pPr>
  </w:style>
  <w:style w:type="paragraph" w:styleId="TOC2">
    <w:name w:val="toc 2"/>
    <w:basedOn w:val="Normal"/>
    <w:next w:val="Normal"/>
    <w:autoRedefine/>
    <w:uiPriority w:val="39"/>
    <w:unhideWhenUsed/>
    <w:rsid w:val="00870E9C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71592"/>
    <w:pPr>
      <w:tabs>
        <w:tab w:val="left" w:pos="960"/>
        <w:tab w:val="right" w:leader="dot" w:pos="8778"/>
      </w:tabs>
      <w:spacing w:after="100"/>
      <w:ind w:left="440"/>
    </w:pPr>
    <w:rPr>
      <w:rFonts w:ascii="Times New Roman" w:hAnsi="Times New Roman" w:cs="Times New Roman"/>
      <w:noProof/>
      <w:sz w:val="24"/>
      <w:szCs w:val="24"/>
      <w:lang w:val="en-ID"/>
    </w:r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EB2161"/>
    <w:pPr>
      <w:numPr>
        <w:numId w:val="8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paragraph" w:styleId="DocumentMap">
    <w:name w:val="Document Map"/>
    <w:basedOn w:val="Normal"/>
    <w:link w:val="DocumentMapChar"/>
    <w:uiPriority w:val="99"/>
    <w:semiHidden/>
    <w:unhideWhenUsed/>
    <w:rsid w:val="00543E4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43E49"/>
    <w:rPr>
      <w:rFonts w:ascii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9F09C7"/>
    <w:pPr>
      <w:spacing w:before="100" w:beforeAutospacing="1" w:after="100" w:afterAutospacing="1" w:line="240" w:lineRule="auto"/>
      <w:ind w:left="0"/>
      <w:jc w:val="left"/>
    </w:pPr>
    <w:rPr>
      <w:rFonts w:ascii="Times New Roman" w:hAnsi="Times New Roman" w:cs="Times New Roman"/>
      <w:sz w:val="24"/>
      <w:szCs w:val="24"/>
      <w:lang w:val="en-GB" w:eastAsia="en-GB"/>
    </w:rPr>
  </w:style>
  <w:style w:type="paragraph" w:styleId="NoSpacing">
    <w:name w:val="No Spacing"/>
    <w:uiPriority w:val="1"/>
    <w:qFormat/>
    <w:rsid w:val="005C3227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5A6CE9"/>
    <w:rPr>
      <w:color w:val="954F72" w:themeColor="followedHyperlink"/>
      <w:u w:val="single"/>
    </w:rPr>
  </w:style>
  <w:style w:type="table" w:styleId="TableGrid">
    <w:name w:val="Table Grid"/>
    <w:basedOn w:val="TableNormal"/>
    <w:uiPriority w:val="59"/>
    <w:rsid w:val="00C510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rsid w:val="0013758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1D47B3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80773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0773F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0773F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0773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0773F"/>
    <w:rPr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rsid w:val="00F02D9A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unhideWhenUsed/>
    <w:rsid w:val="00367273"/>
    <w:pPr>
      <w:spacing w:after="160" w:line="259" w:lineRule="auto"/>
      <w:ind w:left="0"/>
      <w:jc w:val="left"/>
    </w:pPr>
    <w:rPr>
      <w:rFonts w:eastAsiaTheme="minorHAnsi"/>
      <w:lang w:val="en-ID" w:eastAsia="en-US"/>
    </w:rPr>
  </w:style>
  <w:style w:type="character" w:styleId="Emphasis">
    <w:name w:val="Emphasis"/>
    <w:basedOn w:val="DefaultParagraphFont"/>
    <w:uiPriority w:val="20"/>
    <w:qFormat/>
    <w:rsid w:val="0098126B"/>
    <w:rPr>
      <w:i/>
      <w:iCs/>
    </w:rPr>
  </w:style>
  <w:style w:type="character" w:customStyle="1" w:styleId="skimlinks-unlinked">
    <w:name w:val="skimlinks-unlinked"/>
    <w:basedOn w:val="DefaultParagraphFont"/>
    <w:rsid w:val="0098126B"/>
  </w:style>
  <w:style w:type="table" w:customStyle="1" w:styleId="TableGrid1">
    <w:name w:val="Table Grid1"/>
    <w:basedOn w:val="TableNormal"/>
    <w:next w:val="TableGrid"/>
    <w:uiPriority w:val="59"/>
    <w:rsid w:val="004300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4300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961D52"/>
    <w:pPr>
      <w:spacing w:after="0" w:line="240" w:lineRule="auto"/>
      <w:ind w:left="0"/>
      <w:jc w:val="left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59"/>
    <w:rsid w:val="00165EE7"/>
    <w:pPr>
      <w:spacing w:after="0" w:line="240" w:lineRule="auto"/>
      <w:ind w:left="0"/>
      <w:jc w:val="left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59"/>
    <w:rsid w:val="00165EE7"/>
    <w:pPr>
      <w:spacing w:after="0" w:line="240" w:lineRule="auto"/>
      <w:ind w:left="0"/>
      <w:jc w:val="left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next w:val="TableGrid"/>
    <w:uiPriority w:val="59"/>
    <w:rsid w:val="00671D96"/>
    <w:pPr>
      <w:spacing w:after="0" w:line="240" w:lineRule="auto"/>
      <w:ind w:left="0"/>
      <w:jc w:val="left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688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1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8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0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56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13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51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61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84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93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27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30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16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491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05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450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144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05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943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689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66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668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349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949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15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nbcindonesia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A166FD5-9421-49D4-8784-F5DF916A98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49</Words>
  <Characters>541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3</cp:revision>
  <cp:lastPrinted>2019-05-01T16:17:00Z</cp:lastPrinted>
  <dcterms:created xsi:type="dcterms:W3CDTF">2019-05-03T14:18:00Z</dcterms:created>
  <dcterms:modified xsi:type="dcterms:W3CDTF">2019-05-03T1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0c2687c-28f7-3d73-bac3-171844681dc8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